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83C036" w14:textId="4BDC28A8" w:rsidR="006F07BD" w:rsidRDefault="006F07BD" w:rsidP="006F07BD">
      <w:r>
        <w:t xml:space="preserve">Supplemental </w:t>
      </w:r>
      <w:r w:rsidR="00143079">
        <w:t>Table</w:t>
      </w:r>
      <w:r>
        <w:t xml:space="preserve"> 1. Spindle </w:t>
      </w:r>
      <w:r w:rsidR="00143079">
        <w:t>W</w:t>
      </w:r>
      <w:r>
        <w:t xml:space="preserve">horl </w:t>
      </w:r>
      <w:r w:rsidR="00143079">
        <w:t>C</w:t>
      </w:r>
      <w:r>
        <w:t xml:space="preserve">ounts and </w:t>
      </w:r>
      <w:r w:rsidR="00143079">
        <w:t>S</w:t>
      </w:r>
      <w:r>
        <w:t>herd-</w:t>
      </w:r>
      <w:r w:rsidR="00143079">
        <w:t>C</w:t>
      </w:r>
      <w:r>
        <w:t xml:space="preserve">ount </w:t>
      </w:r>
      <w:r w:rsidR="00143079">
        <w:t>S</w:t>
      </w:r>
      <w:r>
        <w:t xml:space="preserve">tandardized </w:t>
      </w:r>
      <w:r w:rsidR="00143079">
        <w:t>W</w:t>
      </w:r>
      <w:r>
        <w:t xml:space="preserve">horl </w:t>
      </w:r>
      <w:r w:rsidR="00143079">
        <w:t>F</w:t>
      </w:r>
      <w:r>
        <w:t xml:space="preserve">requencies in 52 Postclassic </w:t>
      </w:r>
      <w:r w:rsidR="00143079">
        <w:t>S</w:t>
      </w:r>
      <w:r>
        <w:t xml:space="preserve">ite </w:t>
      </w:r>
      <w:r w:rsidR="00143079">
        <w:t>C</w:t>
      </w:r>
      <w:r>
        <w:t>omponents</w:t>
      </w:r>
    </w:p>
    <w:p w14:paraId="3871B9C6" w14:textId="77777777" w:rsidR="006F07BD" w:rsidRDefault="006F07BD" w:rsidP="006F07BD"/>
    <w:tbl>
      <w:tblPr>
        <w:tblW w:w="12884" w:type="dxa"/>
        <w:tblCellMar>
          <w:left w:w="43" w:type="dxa"/>
          <w:right w:w="43" w:type="dxa"/>
        </w:tblCellMar>
        <w:tblLook w:val="04A0" w:firstRow="1" w:lastRow="0" w:firstColumn="1" w:lastColumn="0" w:noHBand="0" w:noVBand="1"/>
      </w:tblPr>
      <w:tblGrid>
        <w:gridCol w:w="180"/>
        <w:gridCol w:w="1961"/>
        <w:gridCol w:w="1640"/>
        <w:gridCol w:w="767"/>
        <w:gridCol w:w="699"/>
        <w:gridCol w:w="743"/>
        <w:gridCol w:w="699"/>
        <w:gridCol w:w="659"/>
        <w:gridCol w:w="759"/>
        <w:gridCol w:w="699"/>
        <w:gridCol w:w="699"/>
        <w:gridCol w:w="819"/>
        <w:gridCol w:w="2560"/>
      </w:tblGrid>
      <w:tr w:rsidR="006F07BD" w:rsidRPr="00ED2299" w14:paraId="35AB645D" w14:textId="77777777" w:rsidTr="00D478AB">
        <w:trPr>
          <w:trHeight w:val="720"/>
        </w:trPr>
        <w:tc>
          <w:tcPr>
            <w:tcW w:w="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F0B8F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4EC5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ite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1BB55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egion</w:t>
            </w:r>
          </w:p>
        </w:tc>
        <w:tc>
          <w:tcPr>
            <w:tcW w:w="7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08045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eriod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D9AAF7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tton Whorls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249E40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guey Whorls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7BE008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tal Whorls</w:t>
            </w:r>
          </w:p>
        </w:tc>
        <w:tc>
          <w:tcPr>
            <w:tcW w:w="6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F269A4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tal Rim Sherds</w:t>
            </w:r>
          </w:p>
        </w:tc>
        <w:tc>
          <w:tcPr>
            <w:tcW w:w="7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6FA475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tal Sherds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A90175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horls /1000 rims</w:t>
            </w:r>
          </w:p>
        </w:tc>
        <w:tc>
          <w:tcPr>
            <w:tcW w:w="6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4DC680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horls /1000 sherds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68FC54F" w14:textId="0DC129D6" w:rsidR="006F07BD" w:rsidRPr="00ED2299" w:rsidRDefault="00542446" w:rsidP="00542446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req. for Analysis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14FB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ource</w:t>
            </w:r>
          </w:p>
        </w:tc>
      </w:tr>
      <w:tr w:rsidR="006F07BD" w:rsidRPr="00ED2299" w14:paraId="1552C68C" w14:textId="77777777" w:rsidTr="00D478AB">
        <w:trPr>
          <w:trHeight w:val="240"/>
        </w:trPr>
        <w:tc>
          <w:tcPr>
            <w:tcW w:w="21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6119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Highland Sites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4C899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85719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425F15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466BFD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A9AE10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77DE5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58B1D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6B7F9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2C762B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BE17A1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D4451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6F07BD" w:rsidRPr="00C50C21" w14:paraId="7430DE8D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7AAB9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D481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tzcapotza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3356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4A03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6311C1" w14:textId="3DFF49C7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D06A9" w14:textId="05BE1F9A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E54A7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65FB70" w14:textId="69CF1549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6BD37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,07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CB65B" w14:textId="4870702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C7C0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EF08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5D8E81" w14:textId="679E0DF0" w:rsidR="006F07BD" w:rsidRPr="00D478AB" w:rsidRDefault="00D846C9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</w:pPr>
            <w:r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 xml:space="preserve">Martín </w:t>
            </w:r>
            <w:r w:rsidR="00575A04"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>Martínez</w:t>
            </w:r>
            <w:r w:rsidR="006F07BD"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 xml:space="preserve"> </w:t>
            </w:r>
            <w:r w:rsidR="00263F63"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>and</w:t>
            </w:r>
            <w:r w:rsidR="006F07BD"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 xml:space="preserve"> </w:t>
            </w:r>
            <w:r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 xml:space="preserve">Santos </w:t>
            </w:r>
            <w:r w:rsidR="00575A04" w:rsidRPr="00575A0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>Ramírez</w:t>
            </w:r>
            <w:r w:rsidR="006F07BD" w:rsidRPr="00D478AB"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  <w:t xml:space="preserve"> 1993</w:t>
            </w:r>
          </w:p>
        </w:tc>
      </w:tr>
      <w:tr w:rsidR="006F07BD" w:rsidRPr="00ED2299" w14:paraId="291FEE9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D6B273" w14:textId="77777777" w:rsidR="006F07BD" w:rsidRPr="00D478AB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s-MX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88968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Hodge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4A8F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1F9F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707A50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111E4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2C9F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A78C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,288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880352" w14:textId="1C8B71D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F42DE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8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15A25" w14:textId="2C9A3D1D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C20D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C5E647" w14:textId="16881DCF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odge 2008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="0070193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289-293, Tables 9.2-9.7, 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-4</w:t>
            </w:r>
          </w:p>
        </w:tc>
      </w:tr>
      <w:tr w:rsidR="006F07BD" w:rsidRPr="00ED2299" w14:paraId="10DD7842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0FC9B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9CB7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Hodge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C0771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590C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B04A48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E8F2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6614F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047F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,101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5939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BDEE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.4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3E01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9DDC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2CFC7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7A72704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B437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7C449" w14:textId="53CBC2CB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O'Neil</w:t>
            </w:r>
            <w:r w:rsidR="003043D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1E3C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3B6F0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E57ED" w14:textId="34274160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FDB6A" w14:textId="6103D06C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3153D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93864" w14:textId="6A5FA330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5286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3,60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BA341" w14:textId="72044E1D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82B20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59AD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418563" w14:textId="358998DD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O'Neill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62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Tables</w:t>
            </w:r>
            <w:proofErr w:type="gramEnd"/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, 4</w:t>
            </w:r>
          </w:p>
        </w:tc>
      </w:tr>
      <w:tr w:rsidR="006F07BD" w:rsidRPr="00ED2299" w14:paraId="6A542006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90AE8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8538DB" w14:textId="4AFCD47D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O'Neil</w:t>
            </w:r>
            <w:r w:rsidR="003043D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2F70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BE71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C4600" w14:textId="2A359B08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64B23" w14:textId="65895C58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D4F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6FE2DF" w14:textId="61A87F0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F63B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6,02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9177" w14:textId="181DE7F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B6533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3BF7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F551E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810B2DE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D720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EB5272" w14:textId="6070AB1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O'Neil</w:t>
            </w:r>
            <w:r w:rsidR="003043D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6E79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AE346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1E7E35" w14:textId="67A92F22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DCA911" w14:textId="5AEA4014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EEE0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0D8DE0" w14:textId="3DC8C99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8D1B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4,96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1754D" w14:textId="4E58BFF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DDEA6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77678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CBC9F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381E7BF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AE53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7238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ihuatecpa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BAC2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57CBB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E7E13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775E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2A79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4E835" w14:textId="2013016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D1F9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7,25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25BCC" w14:textId="14289D3D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8567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1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E9ACE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9C0BEA" w14:textId="7ABA269B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Evans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8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.2, 1.4</w:t>
            </w:r>
          </w:p>
        </w:tc>
      </w:tr>
      <w:tr w:rsidR="006F07BD" w:rsidRPr="00ED2299" w14:paraId="5EDDCC44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A47F2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DC85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ztatla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A8F2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2F98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B7D85" w14:textId="60820C75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FB2A1C" w14:textId="7824CDED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B695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5CB8E" w14:textId="36FCECBE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6EFE5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,46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F73D2" w14:textId="7524ED1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05A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47A4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D4195D" w14:textId="7A7D6DF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Gonzalez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ul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="00D846C9"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8</w:t>
            </w:r>
            <w:proofErr w:type="gramStart"/>
            <w:r w:rsidR="00D846C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uadro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</w:t>
            </w:r>
          </w:p>
        </w:tc>
      </w:tr>
      <w:tr w:rsidR="006F07BD" w:rsidRPr="00ED2299" w14:paraId="75518EE6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2317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1214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inea 3 North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46D30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B51E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2870D" w14:textId="5C9C8FE4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A3E008" w14:textId="7025A78D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D6525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2DA95" w14:textId="57D5442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8585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,64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D14BF4" w14:textId="24A7C96C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BCDB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F0E6D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4807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5536334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411F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195F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quix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39DF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F05A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C804F2" w14:textId="7D48F365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72A3BC" w14:textId="7663DD17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004BD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69A00B" w14:textId="2BA463FC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D76E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,55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382D07" w14:textId="53E6EDB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24319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8F7C1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78EF0" w14:textId="2568E17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Koehler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6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575A0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,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</w:tr>
      <w:tr w:rsidR="006F07BD" w:rsidRPr="00ED2299" w14:paraId="45E7983F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11AFC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283F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eacal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TA 40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CBC8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3A146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COL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2DD9E8" w14:textId="72AE5429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D8A59" w14:textId="435386B6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155D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70D5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,85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6D210" w14:textId="5353FB1C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C5906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4151B4" w14:textId="1B48CFAE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8262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0C961C" w14:textId="1F3D98F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harlton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00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82, 83</w:t>
            </w:r>
          </w:p>
        </w:tc>
      </w:tr>
      <w:tr w:rsidR="006F07BD" w:rsidRPr="00ED2299" w14:paraId="6B50A7E3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88E3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03B77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lateloc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test pits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A1CC2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3084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09614" w14:textId="24DFAD72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A6FC2" w14:textId="03D2A6BE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EE2DE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4F61A" w14:textId="6AA6A44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219D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,20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61124" w14:textId="5D39F87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C693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D6CB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CFE352" w14:textId="224DD9DA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Gonzalez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ul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, </w:t>
            </w:r>
            <w:r w:rsidR="00D846C9"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8</w:t>
            </w:r>
            <w:r w:rsidR="00D846C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186-187</w:t>
            </w:r>
          </w:p>
        </w:tc>
      </w:tr>
      <w:tr w:rsidR="006F07BD" w:rsidRPr="00ED2299" w14:paraId="28B30C15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5AD4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5090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House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75C8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4A55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F7EAB2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F3A4A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15DF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F5DEC" w14:textId="15F8A95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42E440" w14:textId="636F9165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B49F7" w14:textId="13FCF007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143B2" w14:textId="4A29C541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F01F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5C5EF1" w14:textId="66BA410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</w:t>
            </w:r>
            <w:r w:rsidR="00894921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Lucia 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d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verholtzer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14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,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</w:tr>
      <w:tr w:rsidR="006F07BD" w:rsidRPr="00ED2299" w14:paraId="6678DB2D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E354D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BE7A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House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28FD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5F2D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20EF9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5722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7FF4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935D6" w14:textId="7F84F98B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333EE" w14:textId="2837100D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BE098" w14:textId="69910260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3E45B" w14:textId="3F81283A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0C7FA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8A089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2B6D24B8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D486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4E94D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House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FFF2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DB495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A4D5A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643F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B605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C7147" w14:textId="2B66374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2920D" w14:textId="331ADA57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E9CDB9" w14:textId="7B1501CD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5F33F" w14:textId="58F11C33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D184D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E1F47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5CB09A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6815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D6A1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Test Pit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1B824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48D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16463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C5314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0992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0072F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83D7D" w14:textId="7E3ADC1A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6B955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4CF589" w14:textId="34D3B648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7454D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E6E425" w14:textId="0AFE5508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rumfiel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05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4.1, 14.2, Phases revised based on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verholtzer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014</w:t>
            </w:r>
          </w:p>
        </w:tc>
      </w:tr>
      <w:tr w:rsidR="006F07BD" w:rsidRPr="00ED2299" w14:paraId="10A2328B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3D231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79BF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Test Pit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6590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B2FBC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72A42A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0BE0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577D3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BA34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,740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640E79" w14:textId="7173B02F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8C019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4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6ACB8" w14:textId="3904B54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CC9A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9148C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21EF75AE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9CB2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7343A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altoc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Test Pits)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819A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in of Mexic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C819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475F7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E65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8ED7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A940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,298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C6618" w14:textId="0B630998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5730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1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9827F" w14:textId="04AA7B4C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FFE2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560AF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611D31FE" w14:textId="77777777" w:rsidTr="00D478AB">
        <w:trPr>
          <w:trHeight w:val="495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266C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DE6F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epetitla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16EC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idalg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83062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F1149" w14:textId="340DAE54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6C336" w14:textId="0BE5A409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BB01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2FCC35" w14:textId="732EEF7E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9E34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5,73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0BBFC" w14:textId="6FF3090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89E4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D84B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09B97A" w14:textId="15B1F9A8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bea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d</w:t>
            </w:r>
            <w:r w:rsidR="004E5691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stache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,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99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igure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.1</w:t>
            </w:r>
            <w:r w:rsidR="00263F6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8.39a</w:t>
            </w:r>
          </w:p>
        </w:tc>
      </w:tr>
      <w:tr w:rsidR="006F07BD" w:rsidRPr="00ED2299" w14:paraId="6E29A253" w14:textId="77777777" w:rsidTr="00D478AB">
        <w:trPr>
          <w:trHeight w:val="495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13D1B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61174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ula - Unit 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792D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idalgo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8AF2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4205E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A8EA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EF0E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CF17C" w14:textId="1D4B775D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90FE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3,68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3829C" w14:textId="59AD958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659E9" w14:textId="0C4D2E5F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4252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72E78B" w14:textId="4AAE99AB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andeville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5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ig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re</w:t>
            </w:r>
            <w:proofErr w:type="gramEnd"/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.1,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5.1</w:t>
            </w:r>
          </w:p>
        </w:tc>
      </w:tr>
      <w:tr w:rsidR="006F07BD" w:rsidRPr="00ED2299" w14:paraId="51062123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453A6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DE126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gamu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5C25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entral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choacan</w:t>
            </w:r>
            <w:proofErr w:type="spellEnd"/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DDFF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I-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60EDF" w14:textId="46C0B16F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582CA" w14:textId="6F99B126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749E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C4BC2" w14:textId="55579DBE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34DE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,89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81986C" w14:textId="734E22FF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155D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683C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93F82" w14:textId="274A05E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hen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16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5.2-5.4</w:t>
            </w:r>
          </w:p>
        </w:tc>
      </w:tr>
      <w:tr w:rsidR="000635C4" w:rsidRPr="00ED2299" w14:paraId="670A278D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21D6B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F8CAD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gamu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4BDF6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entral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choacan</w:t>
            </w:r>
            <w:proofErr w:type="spellEnd"/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2A67D" w14:textId="6C786429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-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585C88" w14:textId="7411DDD7" w:rsidR="000635C4" w:rsidRPr="00ED2299" w:rsidRDefault="000635C4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E2C943" w14:textId="762DF26B" w:rsidR="000635C4" w:rsidRPr="00ED2299" w:rsidRDefault="000635C4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4FF2EC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270A91" w14:textId="49AEE36D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CD5DC7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4,26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373EF" w14:textId="17A1915E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36D17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D0051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D21206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040DBCEF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C2EF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C3161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sz w:val="20"/>
                <w:szCs w:val="20"/>
              </w:rPr>
              <w:t>Achiutla</w:t>
            </w:r>
            <w:proofErr w:type="spellEnd"/>
            <w:r w:rsidRPr="00ED2299">
              <w:rPr>
                <w:rFonts w:ascii="Calibri" w:eastAsia="Times New Roman" w:hAnsi="Calibri" w:cs="Calibri"/>
                <w:sz w:val="20"/>
                <w:szCs w:val="20"/>
              </w:rPr>
              <w:t>, T10 Midden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3786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xteca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Alt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FC20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E405AC" w14:textId="0381A1C3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A83FB" w14:textId="5BB9D733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60EA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BCCD0" w14:textId="78E0231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D4CB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,20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4B36A" w14:textId="2C52790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3C67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2B99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860229" w14:textId="3447DD41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orde 2015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329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T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7.6</w:t>
            </w:r>
          </w:p>
        </w:tc>
      </w:tr>
      <w:tr w:rsidR="006F07BD" w:rsidRPr="00ED2299" w14:paraId="40A90A46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15CEB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A88E5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achoapan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A42A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xteca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Alt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AE0D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COL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E0ADE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BBB3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9764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CB919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,008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CCA6A" w14:textId="20EF0EC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DEA5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E427C2" w14:textId="3BA38C6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605A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A2EE9E" w14:textId="7F649A55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ind 19</w:t>
            </w:r>
            <w:r w:rsidR="00894921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  <w:r w:rsidR="003823C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73-484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</w:rPr>
              <w:t>a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Table 3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</w:tc>
      </w:tr>
      <w:tr w:rsidR="006F07BD" w:rsidRPr="00ED2299" w14:paraId="55D32E48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FC086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DB439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Yucuit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DC2F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xteca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Alt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D4AF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2637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D9B0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11F2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408A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,750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1DF74B" w14:textId="0E15E433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A4CA4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1751D" w14:textId="48F6B5A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6B98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7F0F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1269BF38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36D1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D5C5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cayuju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BF33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xteca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Alt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E194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CE7F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C2F3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0C698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397FB8" w14:textId="757BAC5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56C3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6,71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65B6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DE9F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26921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0181D" w14:textId="08C6D712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</w:t>
            </w:r>
            <w:r w:rsidR="00E817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é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ez Rodriguez 2003</w:t>
            </w:r>
          </w:p>
        </w:tc>
      </w:tr>
      <w:tr w:rsidR="006F07BD" w:rsidRPr="00ED2299" w14:paraId="6B8EAC73" w14:textId="77777777" w:rsidTr="00D478AB">
        <w:trPr>
          <w:trHeight w:val="495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9810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38313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olula, UA-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55AC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uebl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37926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84FA9" w14:textId="32F58FC5" w:rsidR="006F07BD" w:rsidRPr="00ED2299" w:rsidRDefault="0014431C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4E2DB" w14:textId="6963C125" w:rsidR="006F07BD" w:rsidRPr="00ED2299" w:rsidRDefault="0014431C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FCAF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29622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6,39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A773DF" w14:textId="248F8C6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4F5A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8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1A226" w14:textId="320A1C9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565D6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4A0AD8" w14:textId="4F358B94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McCafferty 2001, McCafferty 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d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McCafferty 2000</w:t>
            </w:r>
          </w:p>
        </w:tc>
      </w:tr>
      <w:tr w:rsidR="006F07BD" w:rsidRPr="00ED2299" w14:paraId="6998F2C6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7AA98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622F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lixtlahuac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83AC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luca Valley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4482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C0C1C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D7DA2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D997C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FDC4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,38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D31BE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7,34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1A9D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E20F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32E2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8E3BC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7D7A6628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A684D3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4265E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lixtlahuac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BFAD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luca Valley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25B6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A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DA383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AB8B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3EDE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9F31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,31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0444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7,98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7253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C74C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487AB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88D8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383288C4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DFEDF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7920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lixtlahuac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4A927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luca Valley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1398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B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9555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B241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4AFD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AC65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,58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8AFE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0,12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A1341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.6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93EC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98CD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2CF15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1CDB19E0" w14:textId="77777777" w:rsidTr="00D478AB">
        <w:trPr>
          <w:trHeight w:val="495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5A6F7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D30A7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erro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loche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4CAD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luca Valley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7B8D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EAABD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EC5C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6FE8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DF253C" w14:textId="7A46496C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43E6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8,76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9989C" w14:textId="72F9A5A8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6040D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4130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79EF38" w14:textId="06580D46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armill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d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LaPena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12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, 2014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1</w:t>
            </w:r>
          </w:p>
        </w:tc>
      </w:tr>
      <w:tr w:rsidR="006F07BD" w:rsidRPr="00ED2299" w14:paraId="09137FAF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C7AD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8098F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Yagul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790AE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Valley of Oaxaca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5262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569E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CA48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182B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6FDFD2" w14:textId="6C22488D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EA708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5,26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CB567" w14:textId="6E550CFF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804A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6C15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C44EE5" w14:textId="6261B77D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Bernal 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d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amio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974</w:t>
            </w:r>
            <w:r w:rsidR="00A1708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22, 51, 60b, 78</w:t>
            </w:r>
          </w:p>
        </w:tc>
      </w:tr>
      <w:tr w:rsidR="006F07BD" w:rsidRPr="00ED2299" w14:paraId="0311C925" w14:textId="77777777" w:rsidTr="00D478AB">
        <w:trPr>
          <w:trHeight w:val="240"/>
        </w:trPr>
        <w:tc>
          <w:tcPr>
            <w:tcW w:w="21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623E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Lowland Sites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C522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75D1B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B996" w14:textId="77777777" w:rsidR="006F07BD" w:rsidRPr="00ED2299" w:rsidRDefault="006F07BD" w:rsidP="006F07B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6B9518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39F40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411273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D8218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24B506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418D02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B59CB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40B94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0635C4" w:rsidRPr="00ED2299" w14:paraId="1B4A066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E41D1" w14:textId="77777777" w:rsidR="000635C4" w:rsidRPr="00ED2299" w:rsidRDefault="000635C4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0FE3AB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ancol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9DE174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ulf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829EC0" w14:textId="7905DC3F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-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DED9CF" w14:textId="70DF555E" w:rsidR="000635C4" w:rsidRPr="00ED2299" w:rsidRDefault="000635C4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6BCA7" w14:textId="3F0173BA" w:rsidR="000635C4" w:rsidRPr="00ED2299" w:rsidRDefault="000635C4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904694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09BF8" w14:textId="36C985E4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9C4AD8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,87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FFA78" w14:textId="4FE0934A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87157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D0BC5F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D750F7" w14:textId="13614354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kholm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944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:459-467,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s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3,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</w:t>
            </w:r>
          </w:p>
        </w:tc>
      </w:tr>
      <w:tr w:rsidR="006F07BD" w:rsidRPr="00ED2299" w14:paraId="2AF4E854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3410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3881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togal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7765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ulf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42F6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C6A3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3EFB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7F0AC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C637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10551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,90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C7E2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0D6F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2B2B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6E13A8" w14:textId="1560A2DE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Venter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08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0-26, C-2</w:t>
            </w:r>
          </w:p>
        </w:tc>
      </w:tr>
      <w:tr w:rsidR="006F07BD" w:rsidRPr="00ED2299" w14:paraId="4D063D6C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19F4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7580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otogal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9E9F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ulf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E0F97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-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E996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DEE79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7856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7518A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99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3EC76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,51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3CDD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ACD02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B40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96820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A9078B9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6F492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562CB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io Viejo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FF4B1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axaca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F18C6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4F2DC" w14:textId="52A06DC4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  <w:r w:rsidR="00F60C8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5C3C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48BAD" w14:textId="5FEDF151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  <w:r w:rsidR="00F60C8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F324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6,67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98C41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76,3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A81260" w14:textId="501857E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</w:t>
            </w:r>
            <w:r w:rsidR="00F60C8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5F3AC" w14:textId="50F11E98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</w:t>
            </w:r>
            <w:r w:rsidR="00F60C8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1DEA1" w14:textId="4D2F99B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</w:t>
            </w:r>
            <w:r w:rsidR="00F60C8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6BBD3" w14:textId="3754DEB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King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11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</w:t>
            </w:r>
          </w:p>
        </w:tc>
      </w:tr>
      <w:tr w:rsidR="006F07BD" w:rsidRPr="00ED2299" w14:paraId="37BA2068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440C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5D78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ututepec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A299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axaca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A4DA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31408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9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469F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2A93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24D1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,29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D4485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0,81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81B6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.5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702A8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CCE2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1E1FE2" w14:textId="4DF0D192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Levine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07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7.01</w:t>
            </w:r>
          </w:p>
        </w:tc>
      </w:tr>
      <w:tr w:rsidR="006F07BD" w:rsidRPr="00ED2299" w14:paraId="6D1F612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A00A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77324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ututepec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179B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axaca Coast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7D8E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889A7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5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9B8A5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64EA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2F3A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,379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9B82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2,97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AF81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3.5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8BE26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A03D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1B7A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21109A4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DF25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7258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pi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8C80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FD74C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76BD4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840B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E7398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66E05" w14:textId="49B4C3D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7935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,49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BCB5F" w14:textId="757F5313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A5A46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A1A3D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67EF0" w14:textId="2AA4A5A2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mith 2006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656E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B3-2</w:t>
            </w:r>
          </w:p>
        </w:tc>
      </w:tr>
      <w:tr w:rsidR="006F07BD" w:rsidRPr="00ED2299" w14:paraId="5AB73C89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A53A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815A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pi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141F7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7994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A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0277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46BEA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CA58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37AB07" w14:textId="27FA55A8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8E3D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3,11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88C35" w14:textId="30A2EDE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7D1C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88BC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90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461C4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4BDBA34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9A39D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9164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api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7F48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FD10B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B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6703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B582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295A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8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A429AA" w14:textId="5FE9D0C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F649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9,44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226B7C" w14:textId="758D5CE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27F91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4998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63485C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0AE2C22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2A01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93B9D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uexcomate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E3FA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EBF65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A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6C5F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67F4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ED1F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9C986" w14:textId="767E21F6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4D68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,28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669909" w14:textId="4B320DA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09DD9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3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7A6E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53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9CD38" w14:textId="0972F84B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mith 2006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B3-2</w:t>
            </w:r>
          </w:p>
        </w:tc>
      </w:tr>
      <w:tr w:rsidR="006F07BD" w:rsidRPr="00ED2299" w14:paraId="6A8C1A39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3E04D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D77D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uexcomate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A451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3A98F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B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A37D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4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DB26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81540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1AF77" w14:textId="0D32F217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354C09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9,828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2CD03" w14:textId="5A42330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6FBA7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5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5140E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35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34617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5FD560ED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6F0A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D9DD8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etl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44EC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DD2E6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08F69" w14:textId="35C16B81" w:rsidR="006F07BD" w:rsidRPr="00ED2299" w:rsidRDefault="0014431C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A580E" w14:textId="584611E6" w:rsidR="006F07BD" w:rsidRPr="00ED2299" w:rsidRDefault="0014431C" w:rsidP="000635C4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0F1A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140C2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,259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2341D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6,21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62C7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.0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52C6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8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503F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C7174B" w14:textId="1E4CD7D0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orr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987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="000635C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Table</w:t>
            </w:r>
            <w:proofErr w:type="gramEnd"/>
            <w:r w:rsidR="000635C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I.1, 1987b:404</w:t>
            </w:r>
          </w:p>
        </w:tc>
      </w:tr>
      <w:tr w:rsidR="006F07BD" w:rsidRPr="00ED2299" w14:paraId="61117AC7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F4454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12A53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ochicalco&amp;Coatete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7E79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5CA52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8E1CC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B2906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1A3D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6848E" w14:textId="1443EEF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8308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,40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B64EB" w14:textId="38AB92D1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B612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8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B614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08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F8C2C" w14:textId="6146DBC0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Smith and Hirth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88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</w:t>
            </w:r>
          </w:p>
        </w:tc>
      </w:tr>
      <w:tr w:rsidR="006F07BD" w:rsidRPr="00ED2299" w14:paraId="0887DAE3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01BCD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577CC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ochicalco&amp;Coatete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5BFC6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F926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A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CF504D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489B98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61FB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B6EF2" w14:textId="44C9FEE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5C0DF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,417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14EBD" w14:textId="292C338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6B2D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3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8746C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.63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B24EDA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707AA122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4FA3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F5829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Xochicalco&amp;Coatetelco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5EA60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D114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B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DD287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23BD0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D924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2517C" w14:textId="5AC14D9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ED071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,58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6FA83" w14:textId="1FC135C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574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383FA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DADDC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135E7545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49C0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16F3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Yautepec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F441D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8E72B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33391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6E02CB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6DD34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01B99" w14:textId="0FD0DD2A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3F8244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0,795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541B3" w14:textId="52380F0B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61F1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3452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2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14E1C" w14:textId="3E88CD5F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mith 2006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</w:t>
            </w:r>
            <w:r w:rsidR="000635C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C3-2</w:t>
            </w:r>
          </w:p>
        </w:tc>
      </w:tr>
      <w:tr w:rsidR="006F07BD" w:rsidRPr="00ED2299" w14:paraId="0B8E96A0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C59D87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39062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Yautepec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D01C5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29BDF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A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6A10BD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4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10F23D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9BDE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52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6A25B" w14:textId="2729F60B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6F3E53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0,206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B6B1A6" w14:textId="4BA60258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9E952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8DB96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DCD971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470550AC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5320B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CDB97F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Yautepec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520D6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orelos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D8570B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-B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03729" w14:textId="77777777" w:rsidR="006F07BD" w:rsidRPr="00ED2299" w:rsidRDefault="006F07BD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2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0E49B" w14:textId="77777777" w:rsidR="006F07BD" w:rsidRPr="00ED2299" w:rsidRDefault="006F07BD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6ED77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37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BC851" w14:textId="1B4AFF1F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50A317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4,243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D9720" w14:textId="3AB4D2A5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B8470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6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44800C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16</w:t>
            </w:r>
          </w:p>
        </w:tc>
        <w:tc>
          <w:tcPr>
            <w:tcW w:w="2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F13183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6F07BD" w:rsidRPr="00ED2299" w14:paraId="0DE6953D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F4A76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7213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ieza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520C0E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ehuantepec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53D18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PC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58A8D" w14:textId="44B80751" w:rsidR="006F07BD" w:rsidRPr="00ED2299" w:rsidRDefault="0014431C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410BFB" w14:textId="13297CD3" w:rsidR="006F07BD" w:rsidRPr="00ED2299" w:rsidRDefault="0014431C" w:rsidP="000635C4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55DF8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A2DF5E" w14:textId="327706C2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5FDEAE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,92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EA8A0" w14:textId="4601D444" w:rsidR="006F07BD" w:rsidRPr="00ED2299" w:rsidRDefault="0014431C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80625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0BBBF" w14:textId="77777777" w:rsidR="006F07BD" w:rsidRPr="00ED2299" w:rsidRDefault="006F07BD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F3D12" w14:textId="213B7979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llrath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67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igure</w:t>
            </w:r>
            <w:proofErr w:type="gram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9, T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 w:rsidR="00853A2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1</w:t>
            </w:r>
          </w:p>
        </w:tc>
      </w:tr>
      <w:tr w:rsidR="000635C4" w:rsidRPr="00ED2299" w14:paraId="67D3E57C" w14:textId="77777777" w:rsidTr="00D478AB">
        <w:trPr>
          <w:trHeight w:val="360"/>
        </w:trPr>
        <w:tc>
          <w:tcPr>
            <w:tcW w:w="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F7F364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0411FF2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epexi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El Viejo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732782" w14:textId="77777777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uebla-</w:t>
            </w: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ixteca</w:t>
            </w:r>
            <w:proofErr w:type="spellEnd"/>
          </w:p>
        </w:tc>
        <w:tc>
          <w:tcPr>
            <w:tcW w:w="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F8056F3" w14:textId="5994991E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PC-LPC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BF8098" w14:textId="280F7D3A" w:rsidR="000635C4" w:rsidRPr="00ED2299" w:rsidRDefault="000635C4" w:rsidP="00D478AB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EB50B54" w14:textId="7543E346" w:rsidR="000635C4" w:rsidRPr="00ED2299" w:rsidRDefault="000635C4" w:rsidP="000635C4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28073A0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4E0A05C" w14:textId="5951CECA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7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874BE17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,261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1AD5BEF" w14:textId="4F3903C0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6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ACC906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9A8C5EB" w14:textId="77777777" w:rsidR="000635C4" w:rsidRPr="00ED2299" w:rsidRDefault="000635C4" w:rsidP="006F07B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BDA0F0" w14:textId="01AFE722" w:rsidR="000635C4" w:rsidRPr="00ED2299" w:rsidRDefault="000635C4" w:rsidP="006F07BD">
            <w:pPr>
              <w:spacing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orenstein</w:t>
            </w:r>
            <w:proofErr w:type="spellEnd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97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:Figure</w:t>
            </w:r>
            <w:proofErr w:type="gram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23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, T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l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</w:t>
            </w:r>
            <w:r w:rsidRPr="00ED2299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3</w:t>
            </w:r>
          </w:p>
        </w:tc>
      </w:tr>
      <w:tr w:rsidR="006F07BD" w:rsidRPr="00ED2299" w14:paraId="35A7FFFD" w14:textId="77777777" w:rsidTr="000635C4">
        <w:trPr>
          <w:trHeight w:val="300"/>
        </w:trPr>
        <w:tc>
          <w:tcPr>
            <w:tcW w:w="734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7BF22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vertAlign w:val="superscript"/>
              </w:rPr>
              <w:t>a</w:t>
            </w:r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imple and black "earspools"</w:t>
            </w:r>
            <w:proofErr w:type="gramEnd"/>
            <w:r w:rsidRPr="00ED2299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counted as cotton whorls, in addition to author's whorls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C4334" w14:textId="77777777" w:rsidR="006F07BD" w:rsidRPr="00ED2299" w:rsidRDefault="006F07BD" w:rsidP="006F07BD">
            <w:pPr>
              <w:spacing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B2982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457BC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D6BCB6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125DDF" w14:textId="77777777" w:rsidR="006F07BD" w:rsidRPr="00ED2299" w:rsidRDefault="006F07BD" w:rsidP="006F07BD">
            <w:pPr>
              <w:spacing w:line="240" w:lineRule="auto"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</w:tbl>
    <w:p w14:paraId="090B9E87" w14:textId="2475B1AE" w:rsidR="006F07BD" w:rsidRDefault="006F07BD"/>
    <w:p w14:paraId="522E27FE" w14:textId="1EAEE53A" w:rsidR="00C807A5" w:rsidRDefault="00C807A5">
      <w:r>
        <w:fldChar w:fldCharType="begin"/>
      </w:r>
      <w:r w:rsidR="008D4941">
        <w:instrText xml:space="preserve"> ADDIN EN.CITE &lt;EndNote&gt;&lt;Cite Hidden="1"&gt;&lt;Author&gt;De Lucia&lt;/Author&gt;&lt;Year&gt;2014&lt;/Year&gt;&lt;RecNum&gt;2270&lt;/RecNum&gt;&lt;record&gt;&lt;rec-number&gt;2270&lt;/rec-number&gt;&lt;foreign-keys&gt;&lt;key app="EN" db-id="2a9wwr9r8s22v2ezda9xz5pureer9xfs5we0" timestamp="1453755389"&gt;2270&lt;/key&gt;&lt;/foreign-keys&gt;&lt;ref-type name="Journal Article"&gt;17&lt;/ref-type&gt;&lt;contributors&gt;&lt;authors&gt;&lt;author&gt;De Lucia, Kristin&lt;/author&gt;&lt;author&gt;Overholtzer, Lisa M.&lt;/author&gt;&lt;/authors&gt;&lt;/contributors&gt;&lt;titles&gt;&lt;title&gt;Everyday Action and the Rise and Decline of Ancient Polities: Household Strategy and Political Change in Postclassic Xaltocan, Mexico&lt;/title&gt;&lt;secondary-title&gt;Ancient Mesoamerica&lt;/secondary-title&gt;&lt;/titles&gt;&lt;periodical&gt;&lt;full-title&gt;Ancient Mesoamerica&lt;/full-title&gt;&lt;/periodical&gt;&lt;pages&gt;441-458&lt;/pages&gt;&lt;volume&gt;25&lt;/volume&gt;&lt;number&gt;02&lt;/number&gt;&lt;dates&gt;&lt;year&gt;2014&lt;/year&gt;&lt;/dates&gt;&lt;isbn&gt;1469-1787&lt;/isbn&gt;&lt;urls&gt;&lt;related-urls&gt;&lt;url&gt;http://dx.doi.org/10.1017/S0956536114000327&lt;/url&gt;&lt;/related-urls&gt;&lt;/urls&gt;&lt;electronic-resource-num&gt;doi:10.1017/S0956536114000327&lt;/electronic-resource-num&gt;&lt;access-date&gt;2014&lt;/access-date&gt;&lt;/record&gt;&lt;/Cite&gt;&lt;/EndNote&gt;</w:instrText>
      </w:r>
      <w:r>
        <w:fldChar w:fldCharType="end"/>
      </w:r>
      <w:r w:rsidRPr="00C807A5">
        <w:t xml:space="preserve"> </w:t>
      </w:r>
      <w:r>
        <w:fldChar w:fldCharType="begin">
          <w:fldData xml:space="preserve">PEVuZE5vdGU+PENpdGUgSGlkZGVuPSIxIj48QXV0aG9yPk1hcnTDrW4gTWFydMOtbmV6PC9BdXRo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</w:fldData>
        </w:fldChar>
      </w:r>
      <w:r w:rsidR="008D4941">
        <w:instrText xml:space="preserve"> ADDIN EN.CITE </w:instrText>
      </w:r>
      <w:r w:rsidR="008D4941">
        <w:fldChar w:fldCharType="begin">
          <w:fldData xml:space="preserve">PEVuZE5vdGU+PENpdGUgSGlkZGVuPSIxIj48QXV0aG9yPk1hcnTDrW4gTWFydMOtbmV6PC9BdXRo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</w:fldData>
        </w:fldChar>
      </w:r>
      <w:r w:rsidR="008D4941">
        <w:instrText xml:space="preserve"> ADDIN EN.CITE.DATA </w:instrText>
      </w:r>
      <w:r w:rsidR="008D4941">
        <w:fldChar w:fldCharType="end"/>
      </w:r>
      <w:r>
        <w:fldChar w:fldCharType="end"/>
      </w:r>
    </w:p>
    <w:p w14:paraId="5B09EFB8" w14:textId="273E599C" w:rsidR="006F07BD" w:rsidRDefault="006F07BD"/>
    <w:p w14:paraId="1E008180" w14:textId="4FEC7A23" w:rsidR="006F07BD" w:rsidRDefault="00805945">
      <w:r>
        <w:rPr>
          <w:b/>
        </w:rPr>
        <w:t xml:space="preserve">Works </w:t>
      </w:r>
      <w:r w:rsidRPr="00805945">
        <w:rPr>
          <w:b/>
        </w:rPr>
        <w:t>Cited</w:t>
      </w:r>
    </w:p>
    <w:p w14:paraId="4B01F08A" w14:textId="77777777" w:rsidR="00C807A5" w:rsidRDefault="00C807A5"/>
    <w:p w14:paraId="77F4791A" w14:textId="77777777" w:rsidR="00805945" w:rsidRPr="00C50C21" w:rsidRDefault="00805945" w:rsidP="00805945">
      <w:pPr>
        <w:rPr>
          <w:noProof/>
        </w:rPr>
      </w:pPr>
      <w:r w:rsidRPr="00C50C21">
        <w:rPr>
          <w:noProof/>
        </w:rPr>
        <w:t>Bernal, Ignacio and Lorenzo Gamio</w:t>
      </w:r>
    </w:p>
    <w:p w14:paraId="78D6C0A5" w14:textId="27050232" w:rsidR="00805945" w:rsidRPr="00805945" w:rsidRDefault="00805945" w:rsidP="00805945">
      <w:pPr>
        <w:rPr>
          <w:noProof/>
          <w:lang w:val="es-MX"/>
        </w:rPr>
      </w:pPr>
      <w:r w:rsidRPr="00C50C21">
        <w:rPr>
          <w:noProof/>
        </w:rPr>
        <w:tab/>
      </w:r>
      <w:r w:rsidRPr="00805945">
        <w:rPr>
          <w:noProof/>
          <w:lang w:val="es-MX"/>
        </w:rPr>
        <w:t>1974</w:t>
      </w:r>
      <w:r w:rsidRPr="00805945">
        <w:rPr>
          <w:noProof/>
          <w:lang w:val="es-MX"/>
        </w:rPr>
        <w:tab/>
      </w:r>
      <w:r w:rsidRPr="00805945">
        <w:rPr>
          <w:i/>
          <w:noProof/>
          <w:lang w:val="es-MX"/>
        </w:rPr>
        <w:t>Yagul, el palacio de los seis patios</w:t>
      </w:r>
      <w:r w:rsidRPr="00805945">
        <w:rPr>
          <w:noProof/>
          <w:lang w:val="es-MX"/>
        </w:rPr>
        <w:t>. Serie antropológica</w:t>
      </w:r>
      <w:r w:rsidR="00D478AB">
        <w:rPr>
          <w:noProof/>
          <w:lang w:val="es-MX"/>
        </w:rPr>
        <w:t xml:space="preserve"> </w:t>
      </w:r>
      <w:r w:rsidR="00C50C21">
        <w:rPr>
          <w:noProof/>
          <w:lang w:val="es-MX"/>
        </w:rPr>
        <w:t xml:space="preserve">Vol. </w:t>
      </w:r>
      <w:r w:rsidR="00D478AB">
        <w:rPr>
          <w:noProof/>
          <w:lang w:val="es-MX"/>
        </w:rPr>
        <w:t>16</w:t>
      </w:r>
      <w:r w:rsidRPr="00805945">
        <w:rPr>
          <w:noProof/>
          <w:lang w:val="es-MX"/>
        </w:rPr>
        <w:t>. Universidad Nacional Autónoma de México, Instituto de Investigaciones Antropológicas, Mexico.</w:t>
      </w:r>
    </w:p>
    <w:p w14:paraId="61A970DA" w14:textId="77777777" w:rsidR="00805945" w:rsidRPr="00805945" w:rsidRDefault="00805945" w:rsidP="00805945">
      <w:pPr>
        <w:rPr>
          <w:noProof/>
          <w:lang w:val="es-MX"/>
        </w:rPr>
      </w:pPr>
    </w:p>
    <w:p w14:paraId="3C5B3F3A" w14:textId="77777777" w:rsidR="00805945" w:rsidRP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>Brumfiel, Elizabeth M.</w:t>
      </w:r>
    </w:p>
    <w:p w14:paraId="13955A5B" w14:textId="77777777" w:rsidR="00805945" w:rsidRP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ab/>
        <w:t>2005</w:t>
      </w:r>
      <w:r w:rsidRPr="00805945">
        <w:rPr>
          <w:noProof/>
          <w:lang w:val="es-MX"/>
        </w:rPr>
        <w:tab/>
      </w:r>
      <w:r w:rsidRPr="00805945">
        <w:rPr>
          <w:i/>
          <w:noProof/>
          <w:lang w:val="es-MX"/>
        </w:rPr>
        <w:t xml:space="preserve">La producción local y el poder en el Xaltocan Posclásico / Production and Power at Postclassic Xaltocan. Arqueología de México. </w:t>
      </w:r>
      <w:r w:rsidRPr="00805945">
        <w:rPr>
          <w:noProof/>
          <w:lang w:val="es-MX"/>
        </w:rPr>
        <w:t>Instituto Nacional de Antropología e Historia, Mexico City; University of Pittsburgh, Pittsburgh.</w:t>
      </w:r>
    </w:p>
    <w:p w14:paraId="63B81712" w14:textId="77777777" w:rsidR="00805945" w:rsidRPr="00805945" w:rsidRDefault="00805945" w:rsidP="00805945">
      <w:pPr>
        <w:rPr>
          <w:noProof/>
          <w:lang w:val="es-MX"/>
        </w:rPr>
      </w:pPr>
    </w:p>
    <w:p w14:paraId="2859E85B" w14:textId="77777777" w:rsidR="00805945" w:rsidRDefault="00805945" w:rsidP="00805945">
      <w:pPr>
        <w:rPr>
          <w:noProof/>
        </w:rPr>
      </w:pPr>
      <w:r>
        <w:rPr>
          <w:noProof/>
        </w:rPr>
        <w:t>Charlton, Thomas H.</w:t>
      </w:r>
    </w:p>
    <w:p w14:paraId="1C33A43B" w14:textId="2A82B6D6" w:rsidR="00805945" w:rsidRDefault="00805945" w:rsidP="00805945">
      <w:pPr>
        <w:rPr>
          <w:noProof/>
        </w:rPr>
      </w:pPr>
      <w:r>
        <w:rPr>
          <w:noProof/>
        </w:rPr>
        <w:tab/>
        <w:t>2000</w:t>
      </w:r>
      <w:r>
        <w:rPr>
          <w:noProof/>
        </w:rPr>
        <w:tab/>
        <w:t xml:space="preserve">Excavations at T.A. 40, Mound 15. In </w:t>
      </w:r>
      <w:r w:rsidRPr="00805945">
        <w:rPr>
          <w:i/>
          <w:noProof/>
        </w:rPr>
        <w:t>The Teotihuacan Valley Project Final Report: Volume 5: The Aztec Period Occupation of the Valley</w:t>
      </w:r>
      <w:r>
        <w:rPr>
          <w:noProof/>
        </w:rPr>
        <w:t>, edited by W</w:t>
      </w:r>
      <w:r w:rsidR="00D478AB">
        <w:rPr>
          <w:noProof/>
        </w:rPr>
        <w:t>illiam</w:t>
      </w:r>
      <w:r w:rsidR="00C50C21">
        <w:rPr>
          <w:noProof/>
        </w:rPr>
        <w:t xml:space="preserve"> </w:t>
      </w:r>
      <w:r>
        <w:rPr>
          <w:noProof/>
        </w:rPr>
        <w:t>T. Sanders and S</w:t>
      </w:r>
      <w:r w:rsidR="00D478AB">
        <w:rPr>
          <w:noProof/>
        </w:rPr>
        <w:t>usan</w:t>
      </w:r>
      <w:r>
        <w:rPr>
          <w:noProof/>
        </w:rPr>
        <w:t xml:space="preserve"> T. Evans. Occasional Papers in Anthropology</w:t>
      </w:r>
      <w:r w:rsidR="00D0367E">
        <w:rPr>
          <w:noProof/>
        </w:rPr>
        <w:t xml:space="preserve"> Vol. 26</w:t>
      </w:r>
      <w:r>
        <w:rPr>
          <w:noProof/>
        </w:rPr>
        <w:t>. Department of Anthropology, The Pennsylvania State University, University Park, PA.</w:t>
      </w:r>
    </w:p>
    <w:p w14:paraId="0430359E" w14:textId="77777777" w:rsidR="00805945" w:rsidRDefault="00805945" w:rsidP="00805945">
      <w:pPr>
        <w:rPr>
          <w:noProof/>
        </w:rPr>
      </w:pPr>
    </w:p>
    <w:p w14:paraId="48859B21" w14:textId="77777777" w:rsidR="00805945" w:rsidRDefault="00805945" w:rsidP="00805945">
      <w:pPr>
        <w:rPr>
          <w:noProof/>
        </w:rPr>
      </w:pPr>
      <w:r>
        <w:rPr>
          <w:noProof/>
        </w:rPr>
        <w:lastRenderedPageBreak/>
        <w:t>Cobean, Robert H. and Alba Guadalupe Mastache</w:t>
      </w:r>
    </w:p>
    <w:p w14:paraId="489D2BB0" w14:textId="77777777" w:rsidR="00805945" w:rsidRPr="00805945" w:rsidRDefault="00805945" w:rsidP="00805945">
      <w:pPr>
        <w:rPr>
          <w:noProof/>
          <w:lang w:val="es-MX"/>
        </w:rPr>
      </w:pPr>
      <w:r>
        <w:rPr>
          <w:noProof/>
        </w:rPr>
        <w:tab/>
      </w:r>
      <w:r w:rsidRPr="00805945">
        <w:rPr>
          <w:noProof/>
          <w:lang w:val="es-MX"/>
        </w:rPr>
        <w:t>1999</w:t>
      </w:r>
      <w:r w:rsidRPr="00805945">
        <w:rPr>
          <w:noProof/>
          <w:lang w:val="es-MX"/>
        </w:rPr>
        <w:tab/>
      </w:r>
      <w:r w:rsidRPr="00805945">
        <w:rPr>
          <w:i/>
          <w:noProof/>
          <w:lang w:val="es-MX"/>
        </w:rPr>
        <w:t>Tepetitlán: A Rural Household in the Toltec Heartland / Tepetitlán: Un Espacio Doméstico Rural en el Area de Tula</w:t>
      </w:r>
      <w:r w:rsidRPr="00805945">
        <w:rPr>
          <w:noProof/>
          <w:lang w:val="es-MX"/>
        </w:rPr>
        <w:t>. Serie Arqueología de México. University of Pittsburgh, Pittsburgh PA and Instituto Nacional de Antropología e Historia, Mexico City.</w:t>
      </w:r>
    </w:p>
    <w:p w14:paraId="50A1CB97" w14:textId="77777777" w:rsidR="00805945" w:rsidRPr="00805945" w:rsidRDefault="00805945" w:rsidP="00805945">
      <w:pPr>
        <w:rPr>
          <w:noProof/>
          <w:lang w:val="es-MX"/>
        </w:rPr>
      </w:pPr>
    </w:p>
    <w:p w14:paraId="6A0C32B9" w14:textId="77777777" w:rsidR="00805945" w:rsidRDefault="00805945" w:rsidP="00805945">
      <w:pPr>
        <w:rPr>
          <w:noProof/>
        </w:rPr>
      </w:pPr>
      <w:r>
        <w:rPr>
          <w:noProof/>
        </w:rPr>
        <w:t>Cohen, Anna S.</w:t>
      </w:r>
    </w:p>
    <w:p w14:paraId="7102DF5C" w14:textId="09593B0E" w:rsidR="00805945" w:rsidRDefault="00805945" w:rsidP="00805945">
      <w:pPr>
        <w:rPr>
          <w:noProof/>
        </w:rPr>
      </w:pPr>
      <w:r>
        <w:rPr>
          <w:noProof/>
        </w:rPr>
        <w:tab/>
        <w:t>2016</w:t>
      </w:r>
      <w:r>
        <w:rPr>
          <w:noProof/>
        </w:rPr>
        <w:tab/>
        <w:t>Creating an Empire: Local Political Change and Angamuco, Michoacán, Mexico, PhD Dissertation, Department of Anthropology, University of Washington</w:t>
      </w:r>
      <w:r w:rsidR="002B79D1">
        <w:rPr>
          <w:noProof/>
        </w:rPr>
        <w:t>, Seattle, WA</w:t>
      </w:r>
      <w:r>
        <w:rPr>
          <w:noProof/>
        </w:rPr>
        <w:t>.</w:t>
      </w:r>
      <w:r w:rsidR="00C50C21">
        <w:rPr>
          <w:noProof/>
        </w:rPr>
        <w:t xml:space="preserve"> Proquest (ATT </w:t>
      </w:r>
      <w:r w:rsidR="00C50C21" w:rsidRPr="00C50C21">
        <w:rPr>
          <w:noProof/>
        </w:rPr>
        <w:t>10162377</w:t>
      </w:r>
      <w:r w:rsidR="00C50C21">
        <w:rPr>
          <w:noProof/>
        </w:rPr>
        <w:t>).</w:t>
      </w:r>
    </w:p>
    <w:p w14:paraId="163FCBCE" w14:textId="77777777" w:rsidR="00805945" w:rsidRDefault="00805945" w:rsidP="00805945">
      <w:pPr>
        <w:rPr>
          <w:noProof/>
        </w:rPr>
      </w:pPr>
    </w:p>
    <w:p w14:paraId="287A4939" w14:textId="77777777" w:rsidR="00805945" w:rsidRDefault="00805945" w:rsidP="00805945">
      <w:pPr>
        <w:rPr>
          <w:noProof/>
        </w:rPr>
      </w:pPr>
      <w:r>
        <w:rPr>
          <w:noProof/>
        </w:rPr>
        <w:t>De Lucia, Kristin and Lisa M. Overholtzer</w:t>
      </w:r>
    </w:p>
    <w:p w14:paraId="7657C9B3" w14:textId="33E8FAD2" w:rsidR="00805945" w:rsidRDefault="00805945" w:rsidP="00805945">
      <w:pPr>
        <w:rPr>
          <w:noProof/>
        </w:rPr>
      </w:pPr>
      <w:r>
        <w:rPr>
          <w:noProof/>
        </w:rPr>
        <w:tab/>
        <w:t>2014</w:t>
      </w:r>
      <w:r>
        <w:rPr>
          <w:noProof/>
        </w:rPr>
        <w:tab/>
        <w:t xml:space="preserve">Everyday Action and the Rise and Decline of Ancient Polities: Household Strategy and Political Change in Postclassic Xaltocan, Mexico. </w:t>
      </w:r>
      <w:r w:rsidRPr="00805945">
        <w:rPr>
          <w:i/>
          <w:noProof/>
        </w:rPr>
        <w:t>Ancient Mesoamerica</w:t>
      </w:r>
      <w:r>
        <w:rPr>
          <w:noProof/>
        </w:rPr>
        <w:t xml:space="preserve"> 25:441-458.</w:t>
      </w:r>
    </w:p>
    <w:p w14:paraId="20E1C87F" w14:textId="77777777" w:rsidR="00805945" w:rsidRDefault="00805945" w:rsidP="00805945">
      <w:pPr>
        <w:rPr>
          <w:noProof/>
        </w:rPr>
      </w:pPr>
    </w:p>
    <w:p w14:paraId="10D57C58" w14:textId="77777777" w:rsidR="00805945" w:rsidRDefault="00805945" w:rsidP="00805945">
      <w:pPr>
        <w:rPr>
          <w:noProof/>
        </w:rPr>
      </w:pPr>
      <w:r>
        <w:rPr>
          <w:noProof/>
        </w:rPr>
        <w:t>Ekholm, Gordon F.</w:t>
      </w:r>
    </w:p>
    <w:p w14:paraId="690FE507" w14:textId="0BEB299A" w:rsidR="00805945" w:rsidRDefault="00805945" w:rsidP="00805945">
      <w:pPr>
        <w:rPr>
          <w:noProof/>
        </w:rPr>
      </w:pPr>
      <w:r>
        <w:rPr>
          <w:noProof/>
        </w:rPr>
        <w:tab/>
        <w:t>1944</w:t>
      </w:r>
      <w:r>
        <w:rPr>
          <w:noProof/>
        </w:rPr>
        <w:tab/>
        <w:t xml:space="preserve">Excavations at Tampico and Panuco in the Huasteca, Mexico. </w:t>
      </w:r>
      <w:r w:rsidRPr="00805945">
        <w:rPr>
          <w:i/>
          <w:noProof/>
        </w:rPr>
        <w:t>Anthropological Papers of the American Museum of Natural History</w:t>
      </w:r>
      <w:r>
        <w:rPr>
          <w:noProof/>
        </w:rPr>
        <w:t xml:space="preserve"> 38:321-512.</w:t>
      </w:r>
    </w:p>
    <w:p w14:paraId="21D22C10" w14:textId="77777777" w:rsidR="00805945" w:rsidRDefault="00805945" w:rsidP="00805945">
      <w:pPr>
        <w:rPr>
          <w:noProof/>
        </w:rPr>
      </w:pPr>
    </w:p>
    <w:p w14:paraId="16F13895" w14:textId="77777777" w:rsidR="00805945" w:rsidRDefault="00805945" w:rsidP="00805945">
      <w:pPr>
        <w:rPr>
          <w:noProof/>
        </w:rPr>
      </w:pPr>
      <w:r>
        <w:rPr>
          <w:noProof/>
        </w:rPr>
        <w:t>Evans, Susan Toby</w:t>
      </w:r>
    </w:p>
    <w:p w14:paraId="3F146CA4" w14:textId="38350F1F" w:rsidR="00805945" w:rsidRDefault="00805945" w:rsidP="00805945">
      <w:pPr>
        <w:rPr>
          <w:noProof/>
        </w:rPr>
      </w:pPr>
      <w:r>
        <w:rPr>
          <w:noProof/>
        </w:rPr>
        <w:tab/>
        <w:t>1988</w:t>
      </w:r>
      <w:r>
        <w:rPr>
          <w:noProof/>
        </w:rPr>
        <w:tab/>
      </w:r>
      <w:r w:rsidRPr="00805945">
        <w:rPr>
          <w:i/>
          <w:noProof/>
        </w:rPr>
        <w:t>Excavations at Cihuatecpan: an Aztec Village in the Teotihuacan Valley</w:t>
      </w:r>
      <w:r>
        <w:rPr>
          <w:noProof/>
        </w:rPr>
        <w:t>. Vanderbilt University Publications in Archaeology</w:t>
      </w:r>
      <w:r w:rsidR="00C50C21" w:rsidRPr="00C50C21">
        <w:t xml:space="preserve"> </w:t>
      </w:r>
      <w:r w:rsidR="00C50C21">
        <w:t>Vol. 36</w:t>
      </w:r>
      <w:r>
        <w:rPr>
          <w:noProof/>
        </w:rPr>
        <w:t>, Nashville, TN.</w:t>
      </w:r>
    </w:p>
    <w:p w14:paraId="0D98B87B" w14:textId="77777777" w:rsidR="00805945" w:rsidRDefault="00805945" w:rsidP="00805945">
      <w:pPr>
        <w:rPr>
          <w:noProof/>
        </w:rPr>
      </w:pPr>
    </w:p>
    <w:p w14:paraId="36EA058D" w14:textId="77777777" w:rsidR="00805945" w:rsidRDefault="00805945" w:rsidP="00805945">
      <w:pPr>
        <w:rPr>
          <w:noProof/>
        </w:rPr>
      </w:pPr>
      <w:r>
        <w:rPr>
          <w:noProof/>
        </w:rPr>
        <w:t>Forde, Jamie E.</w:t>
      </w:r>
    </w:p>
    <w:p w14:paraId="4AE3B4E9" w14:textId="1C99B6DE" w:rsidR="00805945" w:rsidRDefault="00805945" w:rsidP="00805945">
      <w:pPr>
        <w:rPr>
          <w:noProof/>
        </w:rPr>
      </w:pPr>
      <w:r>
        <w:rPr>
          <w:noProof/>
        </w:rPr>
        <w:tab/>
        <w:t>2015</w:t>
      </w:r>
      <w:r>
        <w:rPr>
          <w:noProof/>
        </w:rPr>
        <w:tab/>
        <w:t>The Conquest of the Flame: Indigenous Daily Life at Late Pre-Hispanic and Early Colonial Achiutla, Oaxaca, Mexico, PhD Dissertation, Department of Anthropology, University of Colorado at Boulder.</w:t>
      </w:r>
      <w:r w:rsidR="00C50C21">
        <w:rPr>
          <w:noProof/>
        </w:rPr>
        <w:t xml:space="preserve"> Proquest (ATT </w:t>
      </w:r>
      <w:r w:rsidR="00C50C21">
        <w:rPr>
          <w:rStyle w:val="titleauthoretc"/>
        </w:rPr>
        <w:t>3743736)</w:t>
      </w:r>
    </w:p>
    <w:p w14:paraId="1CA01B73" w14:textId="77777777" w:rsidR="00805945" w:rsidRDefault="00805945" w:rsidP="00805945">
      <w:pPr>
        <w:rPr>
          <w:noProof/>
        </w:rPr>
      </w:pPr>
    </w:p>
    <w:p w14:paraId="754462BD" w14:textId="3514987E" w:rsidR="00805945" w:rsidRP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>González Rul, Francisco</w:t>
      </w:r>
    </w:p>
    <w:p w14:paraId="5B8CDDBA" w14:textId="5009330C" w:rsid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ab/>
        <w:t>1988</w:t>
      </w:r>
      <w:r w:rsidR="00D846C9">
        <w:rPr>
          <w:noProof/>
          <w:lang w:val="es-MX"/>
        </w:rPr>
        <w:t>a</w:t>
      </w:r>
      <w:r w:rsidRPr="00805945">
        <w:rPr>
          <w:noProof/>
          <w:lang w:val="es-MX"/>
        </w:rPr>
        <w:tab/>
        <w:t xml:space="preserve">La cerámica postclásica y colonial en algunos lugares de la ciudad de México y el área metropolitana. In </w:t>
      </w:r>
      <w:r w:rsidRPr="00805945">
        <w:rPr>
          <w:i/>
          <w:noProof/>
          <w:lang w:val="es-MX"/>
        </w:rPr>
        <w:t>Ensayos de alfarería Prehispánica e histórica de Mesoamérica: Homenaje a Eduardo Noguera Auza</w:t>
      </w:r>
      <w:r w:rsidRPr="00805945">
        <w:rPr>
          <w:noProof/>
          <w:lang w:val="es-MX"/>
        </w:rPr>
        <w:t>, edited by M</w:t>
      </w:r>
      <w:r w:rsidR="00D478AB">
        <w:rPr>
          <w:noProof/>
          <w:lang w:val="es-MX"/>
        </w:rPr>
        <w:t>ari</w:t>
      </w:r>
      <w:r w:rsidRPr="00805945">
        <w:rPr>
          <w:noProof/>
          <w:lang w:val="es-MX"/>
        </w:rPr>
        <w:t xml:space="preserve"> C</w:t>
      </w:r>
      <w:r w:rsidR="00D478AB">
        <w:rPr>
          <w:noProof/>
          <w:lang w:val="es-MX"/>
        </w:rPr>
        <w:t>armen</w:t>
      </w:r>
      <w:r w:rsidRPr="00805945">
        <w:rPr>
          <w:noProof/>
          <w:lang w:val="es-MX"/>
        </w:rPr>
        <w:t xml:space="preserve"> Serra Puche and C</w:t>
      </w:r>
      <w:r w:rsidR="00D478AB">
        <w:rPr>
          <w:noProof/>
          <w:lang w:val="es-MX"/>
        </w:rPr>
        <w:t>arlos</w:t>
      </w:r>
      <w:r w:rsidRPr="00805945">
        <w:rPr>
          <w:noProof/>
          <w:lang w:val="es-MX"/>
        </w:rPr>
        <w:t xml:space="preserve"> Navarrete Cáceres, pp. 387-416. Instituto de Investigaciones Antropológicas, Universidad Nacional Autónoma de México, Mexico City.</w:t>
      </w:r>
    </w:p>
    <w:p w14:paraId="0BF82961" w14:textId="77777777" w:rsidR="00C50C21" w:rsidRPr="00805945" w:rsidRDefault="00C50C21" w:rsidP="00805945">
      <w:pPr>
        <w:rPr>
          <w:noProof/>
          <w:lang w:val="es-MX"/>
        </w:rPr>
      </w:pPr>
    </w:p>
    <w:p w14:paraId="5AABF00E" w14:textId="4C575636" w:rsidR="00D846C9" w:rsidRPr="00805945" w:rsidRDefault="00D846C9" w:rsidP="00C50C21">
      <w:pPr>
        <w:ind w:firstLine="720"/>
        <w:rPr>
          <w:noProof/>
          <w:lang w:val="es-MX"/>
        </w:rPr>
      </w:pPr>
      <w:r w:rsidRPr="00805945">
        <w:rPr>
          <w:noProof/>
          <w:lang w:val="es-MX"/>
        </w:rPr>
        <w:t>1988</w:t>
      </w:r>
      <w:r>
        <w:rPr>
          <w:noProof/>
          <w:lang w:val="es-MX"/>
        </w:rPr>
        <w:t>b</w:t>
      </w:r>
      <w:r w:rsidRPr="00805945">
        <w:rPr>
          <w:noProof/>
          <w:lang w:val="es-MX"/>
        </w:rPr>
        <w:tab/>
      </w:r>
      <w:r w:rsidRPr="00805945">
        <w:rPr>
          <w:i/>
          <w:noProof/>
          <w:lang w:val="es-MX"/>
        </w:rPr>
        <w:t>La cerámica en Tlatelolco</w:t>
      </w:r>
      <w:r w:rsidRPr="00805945">
        <w:rPr>
          <w:noProof/>
          <w:lang w:val="es-MX"/>
        </w:rPr>
        <w:t xml:space="preserve">. Colección Científica </w:t>
      </w:r>
      <w:r w:rsidR="00C50C21">
        <w:rPr>
          <w:noProof/>
          <w:lang w:val="es-MX"/>
        </w:rPr>
        <w:t xml:space="preserve">Vol. </w:t>
      </w:r>
      <w:r w:rsidRPr="00805945">
        <w:rPr>
          <w:noProof/>
          <w:lang w:val="es-MX"/>
        </w:rPr>
        <w:t>172. Instituto Nacional de Antropología e Historia, Mexico City.</w:t>
      </w:r>
    </w:p>
    <w:p w14:paraId="11252AA5" w14:textId="77777777" w:rsidR="00D846C9" w:rsidRPr="00805945" w:rsidRDefault="00D846C9" w:rsidP="00D846C9">
      <w:pPr>
        <w:rPr>
          <w:noProof/>
          <w:lang w:val="es-MX"/>
        </w:rPr>
      </w:pPr>
    </w:p>
    <w:p w14:paraId="46230628" w14:textId="77777777" w:rsidR="00805945" w:rsidRPr="00805945" w:rsidRDefault="00805945" w:rsidP="00805945">
      <w:pPr>
        <w:rPr>
          <w:noProof/>
          <w:lang w:val="es-MX"/>
        </w:rPr>
      </w:pPr>
    </w:p>
    <w:p w14:paraId="48B0015A" w14:textId="77777777" w:rsidR="00805945" w:rsidRDefault="00805945" w:rsidP="00805945">
      <w:pPr>
        <w:rPr>
          <w:noProof/>
        </w:rPr>
      </w:pPr>
      <w:r>
        <w:rPr>
          <w:noProof/>
        </w:rPr>
        <w:lastRenderedPageBreak/>
        <w:t>Gorenstein, Shirley</w:t>
      </w:r>
    </w:p>
    <w:p w14:paraId="2330A4DA" w14:textId="4D93433D" w:rsidR="00805945" w:rsidRDefault="00805945" w:rsidP="00805945">
      <w:pPr>
        <w:rPr>
          <w:noProof/>
        </w:rPr>
      </w:pPr>
      <w:r>
        <w:rPr>
          <w:noProof/>
        </w:rPr>
        <w:tab/>
        <w:t>1973</w:t>
      </w:r>
      <w:r>
        <w:rPr>
          <w:noProof/>
        </w:rPr>
        <w:tab/>
        <w:t xml:space="preserve">Tepexi el Viejo: A Postclassic Fortified Site in the Mixteca-Puebla Region of Mexico. </w:t>
      </w:r>
      <w:r w:rsidRPr="00805945">
        <w:rPr>
          <w:i/>
          <w:noProof/>
        </w:rPr>
        <w:t>Transactions of the American Philosophical Society</w:t>
      </w:r>
      <w:r>
        <w:rPr>
          <w:noProof/>
        </w:rPr>
        <w:t xml:space="preserve"> 63:1-75.</w:t>
      </w:r>
    </w:p>
    <w:p w14:paraId="1C30F9CB" w14:textId="77777777" w:rsidR="00805945" w:rsidRDefault="00805945" w:rsidP="00805945">
      <w:pPr>
        <w:rPr>
          <w:noProof/>
        </w:rPr>
      </w:pPr>
    </w:p>
    <w:p w14:paraId="1DEB95DF" w14:textId="77777777" w:rsidR="00805945" w:rsidRDefault="00805945" w:rsidP="00805945">
      <w:pPr>
        <w:rPr>
          <w:noProof/>
        </w:rPr>
      </w:pPr>
      <w:r>
        <w:rPr>
          <w:noProof/>
        </w:rPr>
        <w:t>Hodge, Mary G. (editor)</w:t>
      </w:r>
    </w:p>
    <w:p w14:paraId="71E15D88" w14:textId="77777777" w:rsidR="00805945" w:rsidRPr="00805945" w:rsidRDefault="00805945" w:rsidP="00805945">
      <w:pPr>
        <w:rPr>
          <w:noProof/>
          <w:lang w:val="es-MX"/>
        </w:rPr>
      </w:pPr>
      <w:r>
        <w:rPr>
          <w:noProof/>
        </w:rPr>
        <w:tab/>
      </w:r>
      <w:r w:rsidRPr="00805945">
        <w:rPr>
          <w:noProof/>
          <w:lang w:val="es-MX"/>
        </w:rPr>
        <w:t>2008</w:t>
      </w:r>
      <w:r w:rsidRPr="00805945">
        <w:rPr>
          <w:noProof/>
          <w:lang w:val="es-MX"/>
        </w:rPr>
        <w:tab/>
      </w:r>
      <w:r w:rsidRPr="00805945">
        <w:rPr>
          <w:i/>
          <w:noProof/>
          <w:lang w:val="es-MX"/>
        </w:rPr>
        <w:t>Un Lugar de Jade: Sociedad y Economía en el Antiguo Chalco/ Place of Jade: Society and Economy in Ancient Chalco</w:t>
      </w:r>
      <w:r w:rsidRPr="00805945">
        <w:rPr>
          <w:noProof/>
          <w:lang w:val="es-MX"/>
        </w:rPr>
        <w:t>. Instituto Nacional de Antropología e Historia, Mexico City and University of Pittsburgh, Pittsburgh.</w:t>
      </w:r>
    </w:p>
    <w:p w14:paraId="6DCE1C38" w14:textId="77777777" w:rsidR="00805945" w:rsidRPr="00805945" w:rsidRDefault="00805945" w:rsidP="00805945">
      <w:pPr>
        <w:rPr>
          <w:noProof/>
          <w:lang w:val="es-MX"/>
        </w:rPr>
      </w:pPr>
    </w:p>
    <w:p w14:paraId="171D8D41" w14:textId="414F5D55" w:rsidR="00805945" w:rsidRP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>Jaramillo Lunque, R</w:t>
      </w:r>
      <w:r w:rsidR="00C50C21">
        <w:rPr>
          <w:noProof/>
          <w:lang w:val="es-MX"/>
        </w:rPr>
        <w:t>icardo</w:t>
      </w:r>
      <w:r w:rsidRPr="00805945">
        <w:rPr>
          <w:noProof/>
          <w:lang w:val="es-MX"/>
        </w:rPr>
        <w:t xml:space="preserve"> and R</w:t>
      </w:r>
      <w:r w:rsidR="00C50C21">
        <w:rPr>
          <w:noProof/>
          <w:lang w:val="es-MX"/>
        </w:rPr>
        <w:t>osa</w:t>
      </w:r>
      <w:r w:rsidRPr="00805945">
        <w:rPr>
          <w:noProof/>
          <w:lang w:val="es-MX"/>
        </w:rPr>
        <w:t xml:space="preserve"> </w:t>
      </w:r>
      <w:r w:rsidR="008A4236">
        <w:rPr>
          <w:noProof/>
          <w:lang w:val="es-MX"/>
        </w:rPr>
        <w:t>d</w:t>
      </w:r>
      <w:r w:rsidRPr="00805945">
        <w:rPr>
          <w:noProof/>
          <w:lang w:val="es-MX"/>
        </w:rPr>
        <w:t>e la Peña Virches</w:t>
      </w:r>
    </w:p>
    <w:p w14:paraId="63C0A24B" w14:textId="00B61BFA" w:rsidR="00805945" w:rsidRPr="00805945" w:rsidRDefault="00805945" w:rsidP="00805945">
      <w:pPr>
        <w:rPr>
          <w:noProof/>
          <w:lang w:val="es-MX"/>
        </w:rPr>
      </w:pPr>
      <w:r w:rsidRPr="00805945">
        <w:rPr>
          <w:noProof/>
          <w:lang w:val="es-MX"/>
        </w:rPr>
        <w:tab/>
        <w:t>2012</w:t>
      </w:r>
      <w:r w:rsidRPr="00805945">
        <w:rPr>
          <w:noProof/>
          <w:lang w:val="es-MX"/>
        </w:rPr>
        <w:tab/>
        <w:t>Proyecto: Investigación y Conservación del Sito Arqueológico del Cerro Toloche y Área Circunvecina: Informe Parcial, 2a Temporada, Abril-Junio 2012. Instituto Mexiquense de Cultura</w:t>
      </w:r>
      <w:r w:rsidR="008A4236">
        <w:rPr>
          <w:noProof/>
          <w:lang w:val="es-MX"/>
        </w:rPr>
        <w:t>, Toluca, Mexico</w:t>
      </w:r>
    </w:p>
    <w:p w14:paraId="701F1379" w14:textId="77777777" w:rsidR="00805945" w:rsidRPr="00805945" w:rsidRDefault="00805945" w:rsidP="00805945">
      <w:pPr>
        <w:rPr>
          <w:noProof/>
          <w:lang w:val="es-MX"/>
        </w:rPr>
      </w:pPr>
    </w:p>
    <w:p w14:paraId="733B0F4D" w14:textId="04CBAAA2" w:rsidR="00805945" w:rsidRDefault="00805945" w:rsidP="00805945">
      <w:pPr>
        <w:rPr>
          <w:noProof/>
        </w:rPr>
      </w:pPr>
      <w:r w:rsidRPr="00805945">
        <w:rPr>
          <w:noProof/>
          <w:lang w:val="es-MX"/>
        </w:rPr>
        <w:tab/>
        <w:t>2014</w:t>
      </w:r>
      <w:r w:rsidRPr="00805945">
        <w:rPr>
          <w:noProof/>
          <w:lang w:val="es-MX"/>
        </w:rPr>
        <w:tab/>
        <w:t xml:space="preserve">Proyecto: Investigación y Conservación del Sitio Arqueológico del Cerro Toloche y Área Circunvecina: Informe de la Tercera Temporada, Noviembre 2013-Diciembre 2014. </w:t>
      </w:r>
      <w:r>
        <w:rPr>
          <w:noProof/>
        </w:rPr>
        <w:t>Instituto Mexiquense de Cultura</w:t>
      </w:r>
      <w:r w:rsidR="008A4236">
        <w:rPr>
          <w:noProof/>
        </w:rPr>
        <w:t>, Toluca, Mexico</w:t>
      </w:r>
    </w:p>
    <w:p w14:paraId="3BC6F10A" w14:textId="77777777" w:rsidR="00805945" w:rsidRDefault="00805945" w:rsidP="00805945">
      <w:pPr>
        <w:rPr>
          <w:noProof/>
        </w:rPr>
      </w:pPr>
    </w:p>
    <w:p w14:paraId="5A19CE0B" w14:textId="77777777" w:rsidR="00805945" w:rsidRDefault="00805945" w:rsidP="00805945">
      <w:pPr>
        <w:rPr>
          <w:noProof/>
        </w:rPr>
      </w:pPr>
      <w:r>
        <w:rPr>
          <w:noProof/>
        </w:rPr>
        <w:t>King, Stacie M.</w:t>
      </w:r>
    </w:p>
    <w:p w14:paraId="2B026BCA" w14:textId="77777777" w:rsidR="00805945" w:rsidRDefault="00805945" w:rsidP="00805945">
      <w:pPr>
        <w:rPr>
          <w:noProof/>
        </w:rPr>
      </w:pPr>
      <w:r>
        <w:rPr>
          <w:noProof/>
        </w:rPr>
        <w:tab/>
        <w:t>2011</w:t>
      </w:r>
      <w:r>
        <w:rPr>
          <w:noProof/>
        </w:rPr>
        <w:tab/>
        <w:t xml:space="preserve">Thread Production in Early Postclassic Coastal Oaxaca, Mexico: Technology, Intensity, and Gender. </w:t>
      </w:r>
      <w:r w:rsidRPr="00805945">
        <w:rPr>
          <w:i/>
          <w:noProof/>
        </w:rPr>
        <w:t>Ancient Mesoamerica</w:t>
      </w:r>
      <w:r>
        <w:rPr>
          <w:noProof/>
        </w:rPr>
        <w:t xml:space="preserve"> 22:323-343.</w:t>
      </w:r>
    </w:p>
    <w:p w14:paraId="16EDFE86" w14:textId="77777777" w:rsidR="00805945" w:rsidRDefault="00805945" w:rsidP="00805945">
      <w:pPr>
        <w:rPr>
          <w:noProof/>
        </w:rPr>
      </w:pPr>
    </w:p>
    <w:p w14:paraId="434A21DD" w14:textId="77777777" w:rsidR="00805945" w:rsidRDefault="00805945" w:rsidP="00805945">
      <w:pPr>
        <w:rPr>
          <w:noProof/>
        </w:rPr>
      </w:pPr>
      <w:r>
        <w:rPr>
          <w:noProof/>
        </w:rPr>
        <w:t>Koehler, Thomas H.</w:t>
      </w:r>
    </w:p>
    <w:p w14:paraId="0E01E432" w14:textId="252C2E42" w:rsidR="00805945" w:rsidRDefault="00805945" w:rsidP="00805945">
      <w:pPr>
        <w:rPr>
          <w:noProof/>
        </w:rPr>
      </w:pPr>
      <w:r>
        <w:rPr>
          <w:noProof/>
        </w:rPr>
        <w:tab/>
        <w:t>1986</w:t>
      </w:r>
      <w:r>
        <w:rPr>
          <w:noProof/>
        </w:rPr>
        <w:tab/>
        <w:t xml:space="preserve">Excavations at Maquixco Bajo (TT25A). In </w:t>
      </w:r>
      <w:r w:rsidR="008A4236" w:rsidRPr="008A4236">
        <w:rPr>
          <w:i/>
          <w:iCs/>
          <w:noProof/>
        </w:rPr>
        <w:t xml:space="preserve">The Teotihuacan Valley Project Final Report Vol. 4: </w:t>
      </w:r>
      <w:r w:rsidRPr="008A4236">
        <w:rPr>
          <w:i/>
          <w:iCs/>
          <w:noProof/>
        </w:rPr>
        <w:t>The Toltec Period Occupation of</w:t>
      </w:r>
      <w:r w:rsidRPr="00805945">
        <w:rPr>
          <w:i/>
          <w:noProof/>
        </w:rPr>
        <w:t xml:space="preserve"> the Valley: Part 1 Excavations and Ceramics</w:t>
      </w:r>
      <w:r>
        <w:rPr>
          <w:noProof/>
        </w:rPr>
        <w:t>, edited by W</w:t>
      </w:r>
      <w:r w:rsidR="008A4236">
        <w:rPr>
          <w:noProof/>
        </w:rPr>
        <w:t>illiam</w:t>
      </w:r>
      <w:r>
        <w:rPr>
          <w:noProof/>
        </w:rPr>
        <w:t xml:space="preserve"> T. Sanders, pp. 7-52. Occasional Papers in Anthropology, N</w:t>
      </w:r>
      <w:r w:rsidR="002B79D1">
        <w:rPr>
          <w:noProof/>
        </w:rPr>
        <w:t>o</w:t>
      </w:r>
      <w:r>
        <w:rPr>
          <w:noProof/>
        </w:rPr>
        <w:t>. 13. The Pennsylvania State University, University Park, PA.</w:t>
      </w:r>
    </w:p>
    <w:p w14:paraId="799BFB85" w14:textId="77777777" w:rsidR="00805945" w:rsidRDefault="00805945" w:rsidP="00805945">
      <w:pPr>
        <w:rPr>
          <w:noProof/>
        </w:rPr>
      </w:pPr>
    </w:p>
    <w:p w14:paraId="700D27B5" w14:textId="77777777" w:rsidR="00805945" w:rsidRDefault="00805945" w:rsidP="00805945">
      <w:pPr>
        <w:rPr>
          <w:noProof/>
        </w:rPr>
      </w:pPr>
      <w:r>
        <w:rPr>
          <w:noProof/>
        </w:rPr>
        <w:t>Levine, Marc N.</w:t>
      </w:r>
    </w:p>
    <w:p w14:paraId="43B9377A" w14:textId="42F76C5B" w:rsidR="00805945" w:rsidRDefault="00805945" w:rsidP="00805945">
      <w:pPr>
        <w:rPr>
          <w:noProof/>
        </w:rPr>
      </w:pPr>
      <w:r>
        <w:rPr>
          <w:noProof/>
        </w:rPr>
        <w:tab/>
        <w:t>2007</w:t>
      </w:r>
      <w:r>
        <w:rPr>
          <w:noProof/>
        </w:rPr>
        <w:tab/>
        <w:t>Linking Household and Polity at Late Postclassic Period Yucu Dzaa (Tututepec), a Mixtec Capital on the Coast of Mexico. Ph.D. dissertation, Department of Anthropology, University of Colorado, Boulder.</w:t>
      </w:r>
      <w:r w:rsidR="008A4236">
        <w:rPr>
          <w:noProof/>
        </w:rPr>
        <w:t xml:space="preserve"> Proquest (ATT </w:t>
      </w:r>
      <w:r w:rsidR="008A4236">
        <w:rPr>
          <w:rStyle w:val="titleauthoretc"/>
        </w:rPr>
        <w:t>3284448)</w:t>
      </w:r>
    </w:p>
    <w:p w14:paraId="33920C60" w14:textId="77777777" w:rsidR="00805945" w:rsidRDefault="00805945" w:rsidP="00805945">
      <w:pPr>
        <w:rPr>
          <w:noProof/>
        </w:rPr>
      </w:pPr>
    </w:p>
    <w:p w14:paraId="04F19C8A" w14:textId="77777777" w:rsidR="00805945" w:rsidRDefault="00805945" w:rsidP="00805945">
      <w:pPr>
        <w:rPr>
          <w:noProof/>
        </w:rPr>
      </w:pPr>
      <w:r>
        <w:rPr>
          <w:noProof/>
        </w:rPr>
        <w:t>Lind, Michael</w:t>
      </w:r>
    </w:p>
    <w:p w14:paraId="440F0F8F" w14:textId="4A480495" w:rsidR="00805945" w:rsidRDefault="00805945" w:rsidP="00805945">
      <w:pPr>
        <w:rPr>
          <w:noProof/>
        </w:rPr>
      </w:pPr>
      <w:r>
        <w:rPr>
          <w:noProof/>
        </w:rPr>
        <w:tab/>
        <w:t>1987</w:t>
      </w:r>
      <w:r>
        <w:rPr>
          <w:noProof/>
        </w:rPr>
        <w:tab/>
      </w:r>
      <w:r w:rsidRPr="00805945">
        <w:rPr>
          <w:i/>
          <w:noProof/>
        </w:rPr>
        <w:t>The Sociocultural Dimensions of Mixtec Ceramics</w:t>
      </w:r>
      <w:r>
        <w:rPr>
          <w:noProof/>
        </w:rPr>
        <w:t>. Vanderbilt University Publications in Archaeology</w:t>
      </w:r>
      <w:r w:rsidR="008A4236">
        <w:rPr>
          <w:noProof/>
        </w:rPr>
        <w:t xml:space="preserve"> Vol. 33</w:t>
      </w:r>
      <w:r>
        <w:rPr>
          <w:noProof/>
        </w:rPr>
        <w:t>. Vanderbilt University, Nashville, TN.</w:t>
      </w:r>
    </w:p>
    <w:p w14:paraId="10D4A7FC" w14:textId="77777777" w:rsidR="00805945" w:rsidRDefault="00805945" w:rsidP="00805945">
      <w:pPr>
        <w:rPr>
          <w:noProof/>
        </w:rPr>
      </w:pPr>
    </w:p>
    <w:p w14:paraId="493D2984" w14:textId="77777777" w:rsidR="00805945" w:rsidRDefault="00805945" w:rsidP="00805945">
      <w:pPr>
        <w:rPr>
          <w:noProof/>
        </w:rPr>
      </w:pPr>
      <w:r>
        <w:rPr>
          <w:noProof/>
        </w:rPr>
        <w:lastRenderedPageBreak/>
        <w:t>Mandeville, Margaret Dickerman</w:t>
      </w:r>
    </w:p>
    <w:p w14:paraId="4A6E84EB" w14:textId="2146764D" w:rsidR="00805945" w:rsidRDefault="00805945" w:rsidP="00805945">
      <w:pPr>
        <w:rPr>
          <w:noProof/>
        </w:rPr>
      </w:pPr>
      <w:r>
        <w:rPr>
          <w:noProof/>
        </w:rPr>
        <w:tab/>
        <w:t>1985</w:t>
      </w:r>
      <w:r>
        <w:rPr>
          <w:noProof/>
        </w:rPr>
        <w:tab/>
        <w:t>Unit 1: A Toltec Architectural Complex at Tula, Hidalgo, Mexico</w:t>
      </w:r>
      <w:r w:rsidR="004F2B57">
        <w:rPr>
          <w:noProof/>
        </w:rPr>
        <w:t>, PhD</w:t>
      </w:r>
      <w:r>
        <w:rPr>
          <w:noProof/>
        </w:rPr>
        <w:t xml:space="preserve"> Dissertation, Department of Anthropology, University of Missouri-Columbia.</w:t>
      </w:r>
      <w:r w:rsidR="008A4236">
        <w:rPr>
          <w:noProof/>
        </w:rPr>
        <w:t xml:space="preserve"> Proquest (ATT </w:t>
      </w:r>
      <w:r w:rsidR="008A4236">
        <w:rPr>
          <w:rStyle w:val="titleauthoretc"/>
        </w:rPr>
        <w:t>8611750)</w:t>
      </w:r>
    </w:p>
    <w:p w14:paraId="0CEE0EA8" w14:textId="77777777" w:rsidR="00805945" w:rsidRDefault="00805945" w:rsidP="00805945">
      <w:pPr>
        <w:rPr>
          <w:noProof/>
        </w:rPr>
      </w:pPr>
    </w:p>
    <w:p w14:paraId="23B4E9FF" w14:textId="77777777" w:rsidR="00805945" w:rsidRPr="00D478AB" w:rsidRDefault="00805945" w:rsidP="00805945">
      <w:pPr>
        <w:rPr>
          <w:noProof/>
          <w:lang w:val="es-MX"/>
        </w:rPr>
      </w:pPr>
      <w:r w:rsidRPr="00D478AB">
        <w:rPr>
          <w:noProof/>
          <w:lang w:val="es-MX"/>
        </w:rPr>
        <w:t>Martín Martínez, Luis and Marco Antonio Santos Ramírez</w:t>
      </w:r>
    </w:p>
    <w:p w14:paraId="6E81A07E" w14:textId="77777777" w:rsidR="00805945" w:rsidRPr="00805945" w:rsidRDefault="00805945" w:rsidP="00805945">
      <w:pPr>
        <w:rPr>
          <w:noProof/>
          <w:lang w:val="es-MX"/>
        </w:rPr>
      </w:pPr>
      <w:r w:rsidRPr="00D478AB">
        <w:rPr>
          <w:noProof/>
          <w:lang w:val="es-MX"/>
        </w:rPr>
        <w:tab/>
      </w:r>
      <w:r w:rsidRPr="00805945">
        <w:rPr>
          <w:noProof/>
          <w:lang w:val="es-MX"/>
        </w:rPr>
        <w:t>1993</w:t>
      </w:r>
      <w:r w:rsidRPr="00805945">
        <w:rPr>
          <w:noProof/>
          <w:lang w:val="es-MX"/>
        </w:rPr>
        <w:tab/>
        <w:t>Denuncia. Informe del Predio de Centenario 419. Delegación Azcapotzalco, México, D.F. Archivo Tecnico de INAH Report No. 8-110, INAH.</w:t>
      </w:r>
    </w:p>
    <w:p w14:paraId="7DF6FF33" w14:textId="77777777" w:rsidR="00805945" w:rsidRPr="00805945" w:rsidRDefault="00805945" w:rsidP="00805945">
      <w:pPr>
        <w:rPr>
          <w:noProof/>
          <w:lang w:val="es-MX"/>
        </w:rPr>
      </w:pPr>
    </w:p>
    <w:p w14:paraId="07A94A6E" w14:textId="77777777" w:rsidR="00805945" w:rsidRDefault="00805945" w:rsidP="00805945">
      <w:pPr>
        <w:rPr>
          <w:noProof/>
        </w:rPr>
      </w:pPr>
      <w:r>
        <w:rPr>
          <w:noProof/>
        </w:rPr>
        <w:t>McCafferty, Geoffrey G.</w:t>
      </w:r>
    </w:p>
    <w:p w14:paraId="04991E07" w14:textId="027C82AB" w:rsidR="00805945" w:rsidRDefault="00805945" w:rsidP="00805945">
      <w:pPr>
        <w:rPr>
          <w:noProof/>
        </w:rPr>
      </w:pPr>
      <w:r>
        <w:rPr>
          <w:noProof/>
        </w:rPr>
        <w:tab/>
        <w:t>2001</w:t>
      </w:r>
      <w:r>
        <w:rPr>
          <w:noProof/>
        </w:rPr>
        <w:tab/>
      </w:r>
      <w:r w:rsidRPr="00805945">
        <w:rPr>
          <w:i/>
          <w:noProof/>
        </w:rPr>
        <w:t>Ceramics of Postclassic Cholula, Mexico: typology and seriation of pottery from the UA-1 domestic compound</w:t>
      </w:r>
      <w:r>
        <w:rPr>
          <w:noProof/>
        </w:rPr>
        <w:t>. Cotsen Institute of Archaeology at University of California, Los Angeles, CA.</w:t>
      </w:r>
    </w:p>
    <w:p w14:paraId="0121B1A3" w14:textId="77777777" w:rsidR="00805945" w:rsidRDefault="00805945" w:rsidP="00805945">
      <w:pPr>
        <w:rPr>
          <w:noProof/>
        </w:rPr>
      </w:pPr>
    </w:p>
    <w:p w14:paraId="04A86B72" w14:textId="77777777" w:rsidR="00805945" w:rsidRDefault="00805945" w:rsidP="00805945">
      <w:pPr>
        <w:rPr>
          <w:noProof/>
        </w:rPr>
      </w:pPr>
      <w:r>
        <w:rPr>
          <w:noProof/>
        </w:rPr>
        <w:t>McCafferty, Sharisse D. and Geoffrey G. McCafferty</w:t>
      </w:r>
    </w:p>
    <w:p w14:paraId="4C2EB4DA" w14:textId="77777777" w:rsidR="00805945" w:rsidRDefault="00805945" w:rsidP="00805945">
      <w:pPr>
        <w:rPr>
          <w:noProof/>
        </w:rPr>
      </w:pPr>
      <w:r>
        <w:rPr>
          <w:noProof/>
        </w:rPr>
        <w:tab/>
        <w:t>2000</w:t>
      </w:r>
      <w:r>
        <w:rPr>
          <w:noProof/>
        </w:rPr>
        <w:tab/>
        <w:t xml:space="preserve">Textile Production in Postclassic Cholula, Mexico. </w:t>
      </w:r>
      <w:r w:rsidRPr="00805945">
        <w:rPr>
          <w:i/>
          <w:noProof/>
        </w:rPr>
        <w:t>Ancient Mesoamerica</w:t>
      </w:r>
      <w:r>
        <w:rPr>
          <w:noProof/>
        </w:rPr>
        <w:t xml:space="preserve"> 11:39-54.</w:t>
      </w:r>
    </w:p>
    <w:p w14:paraId="36DCFCA0" w14:textId="77777777" w:rsidR="00805945" w:rsidRDefault="00805945" w:rsidP="00805945">
      <w:pPr>
        <w:rPr>
          <w:noProof/>
        </w:rPr>
      </w:pPr>
    </w:p>
    <w:p w14:paraId="56D45027" w14:textId="77777777" w:rsidR="00805945" w:rsidRDefault="00805945" w:rsidP="00805945">
      <w:pPr>
        <w:rPr>
          <w:noProof/>
        </w:rPr>
      </w:pPr>
      <w:r>
        <w:rPr>
          <w:noProof/>
        </w:rPr>
        <w:t>Norr, Lynette</w:t>
      </w:r>
    </w:p>
    <w:p w14:paraId="2A13D3B1" w14:textId="78B27763" w:rsidR="00805945" w:rsidRDefault="00805945" w:rsidP="00805945">
      <w:pPr>
        <w:rPr>
          <w:noProof/>
        </w:rPr>
      </w:pPr>
      <w:r>
        <w:rPr>
          <w:noProof/>
        </w:rPr>
        <w:tab/>
        <w:t>1987a</w:t>
      </w:r>
      <w:r>
        <w:rPr>
          <w:noProof/>
        </w:rPr>
        <w:tab/>
        <w:t xml:space="preserve">Appendix I: Postclassic artifacts from Tetla. In </w:t>
      </w:r>
      <w:r w:rsidRPr="00805945">
        <w:rPr>
          <w:i/>
          <w:noProof/>
        </w:rPr>
        <w:t>Ancient Chalcatzingo</w:t>
      </w:r>
      <w:r w:rsidR="004A51BE">
        <w:rPr>
          <w:i/>
          <w:noProof/>
        </w:rPr>
        <w:t xml:space="preserve">, </w:t>
      </w:r>
      <w:r w:rsidR="004A51BE" w:rsidRPr="00C50C21">
        <w:rPr>
          <w:noProof/>
        </w:rPr>
        <w:t>edited by D</w:t>
      </w:r>
      <w:r w:rsidR="004A51BE">
        <w:rPr>
          <w:noProof/>
        </w:rPr>
        <w:t>avid</w:t>
      </w:r>
      <w:r w:rsidR="004A51BE" w:rsidRPr="00C50C21">
        <w:rPr>
          <w:noProof/>
        </w:rPr>
        <w:t xml:space="preserve"> C. Grove</w:t>
      </w:r>
      <w:r w:rsidRPr="004A51BE">
        <w:rPr>
          <w:noProof/>
        </w:rPr>
        <w:t>,</w:t>
      </w:r>
      <w:r>
        <w:rPr>
          <w:noProof/>
        </w:rPr>
        <w:t xml:space="preserve"> pp. 525-546. University of Texas Press, Austin.</w:t>
      </w:r>
    </w:p>
    <w:p w14:paraId="55ACF9E0" w14:textId="77777777" w:rsidR="00805945" w:rsidRDefault="00805945" w:rsidP="00805945">
      <w:pPr>
        <w:rPr>
          <w:noProof/>
        </w:rPr>
      </w:pPr>
    </w:p>
    <w:p w14:paraId="67FAF8A3" w14:textId="719AF72A" w:rsidR="00805945" w:rsidRDefault="00805945" w:rsidP="00805945">
      <w:pPr>
        <w:rPr>
          <w:noProof/>
        </w:rPr>
      </w:pPr>
      <w:r>
        <w:rPr>
          <w:noProof/>
        </w:rPr>
        <w:tab/>
        <w:t>1987b</w:t>
      </w:r>
      <w:r>
        <w:rPr>
          <w:noProof/>
        </w:rPr>
        <w:tab/>
        <w:t xml:space="preserve">The excavation of a Postclassic house at Tetla. </w:t>
      </w:r>
      <w:r w:rsidRPr="00805945">
        <w:rPr>
          <w:i/>
          <w:noProof/>
        </w:rPr>
        <w:t>Ancient Chalcatzingo</w:t>
      </w:r>
      <w:r w:rsidR="004F2B57">
        <w:rPr>
          <w:noProof/>
        </w:rPr>
        <w:t>,</w:t>
      </w:r>
      <w:r w:rsidR="004A51BE" w:rsidRPr="004A51BE">
        <w:rPr>
          <w:i/>
          <w:noProof/>
        </w:rPr>
        <w:t xml:space="preserve"> </w:t>
      </w:r>
      <w:r w:rsidR="004A51BE" w:rsidRPr="00034199">
        <w:rPr>
          <w:noProof/>
        </w:rPr>
        <w:t>edited by D</w:t>
      </w:r>
      <w:r w:rsidR="004A51BE">
        <w:rPr>
          <w:noProof/>
        </w:rPr>
        <w:t>avid</w:t>
      </w:r>
      <w:r w:rsidR="004A51BE" w:rsidRPr="00034199">
        <w:rPr>
          <w:noProof/>
        </w:rPr>
        <w:t xml:space="preserve"> C. Grove</w:t>
      </w:r>
      <w:r w:rsidR="004A51BE" w:rsidRPr="004A51BE">
        <w:rPr>
          <w:noProof/>
        </w:rPr>
        <w:t>,</w:t>
      </w:r>
      <w:r w:rsidR="004A51BE">
        <w:rPr>
          <w:noProof/>
        </w:rPr>
        <w:t xml:space="preserve"> </w:t>
      </w:r>
      <w:r w:rsidR="004F2B57">
        <w:rPr>
          <w:noProof/>
        </w:rPr>
        <w:t xml:space="preserve"> pp. </w:t>
      </w:r>
      <w:r>
        <w:rPr>
          <w:noProof/>
        </w:rPr>
        <w:t>400-408.</w:t>
      </w:r>
      <w:r w:rsidR="004F2B57">
        <w:rPr>
          <w:noProof/>
        </w:rPr>
        <w:t xml:space="preserve"> University of Texas Press, Austin</w:t>
      </w:r>
    </w:p>
    <w:p w14:paraId="2221857F" w14:textId="77777777" w:rsidR="00805945" w:rsidRDefault="00805945" w:rsidP="00805945">
      <w:pPr>
        <w:rPr>
          <w:noProof/>
        </w:rPr>
      </w:pPr>
    </w:p>
    <w:p w14:paraId="7B0B0B69" w14:textId="77777777" w:rsidR="00805945" w:rsidRDefault="00805945" w:rsidP="00805945">
      <w:pPr>
        <w:rPr>
          <w:noProof/>
        </w:rPr>
      </w:pPr>
      <w:r>
        <w:rPr>
          <w:noProof/>
        </w:rPr>
        <w:t>O'Neill, George Caracena</w:t>
      </w:r>
    </w:p>
    <w:p w14:paraId="71C1B6C6" w14:textId="22FC9D0E" w:rsidR="00805945" w:rsidRDefault="00805945" w:rsidP="00805945">
      <w:pPr>
        <w:rPr>
          <w:noProof/>
        </w:rPr>
      </w:pPr>
      <w:r>
        <w:rPr>
          <w:noProof/>
        </w:rPr>
        <w:tab/>
        <w:t>1962</w:t>
      </w:r>
      <w:r>
        <w:rPr>
          <w:noProof/>
        </w:rPr>
        <w:tab/>
        <w:t>Postclassic Ceramic Stratigraphy at Chalco in the Valley of Mexico, PhD Dissertation, Department of Anthropology, Columbia University</w:t>
      </w:r>
      <w:r w:rsidR="004F2B57">
        <w:rPr>
          <w:noProof/>
        </w:rPr>
        <w:t>, Manhattan, NY</w:t>
      </w:r>
      <w:r>
        <w:rPr>
          <w:noProof/>
        </w:rPr>
        <w:t>.</w:t>
      </w:r>
    </w:p>
    <w:p w14:paraId="2F8DBF0B" w14:textId="77777777" w:rsidR="00805945" w:rsidRDefault="00805945" w:rsidP="00805945">
      <w:pPr>
        <w:rPr>
          <w:noProof/>
        </w:rPr>
      </w:pPr>
    </w:p>
    <w:p w14:paraId="6BE6DF3C" w14:textId="77777777" w:rsidR="00805945" w:rsidRDefault="00805945" w:rsidP="00805945">
      <w:pPr>
        <w:rPr>
          <w:noProof/>
        </w:rPr>
      </w:pPr>
      <w:bookmarkStart w:id="0" w:name="_GoBack"/>
      <w:r>
        <w:rPr>
          <w:noProof/>
        </w:rPr>
        <w:t>Over</w:t>
      </w:r>
      <w:bookmarkEnd w:id="0"/>
      <w:r>
        <w:rPr>
          <w:noProof/>
        </w:rPr>
        <w:t>holtzer, Lisa M.</w:t>
      </w:r>
    </w:p>
    <w:p w14:paraId="130F03A0" w14:textId="4A428B74" w:rsidR="00805945" w:rsidRDefault="00805945" w:rsidP="00805945">
      <w:pPr>
        <w:rPr>
          <w:noProof/>
        </w:rPr>
      </w:pPr>
      <w:r>
        <w:rPr>
          <w:noProof/>
        </w:rPr>
        <w:tab/>
        <w:t>2014</w:t>
      </w:r>
      <w:r>
        <w:rPr>
          <w:noProof/>
        </w:rPr>
        <w:tab/>
        <w:t xml:space="preserve">A New Bayesian Chronology for Postclassic and Colonial Occupation at Xaltocan, Mexico </w:t>
      </w:r>
      <w:r w:rsidRPr="00805945">
        <w:rPr>
          <w:i/>
          <w:noProof/>
        </w:rPr>
        <w:t>Radiocarbon</w:t>
      </w:r>
      <w:r>
        <w:rPr>
          <w:noProof/>
        </w:rPr>
        <w:t xml:space="preserve"> 56:1077-1092.</w:t>
      </w:r>
    </w:p>
    <w:p w14:paraId="420ACA4C" w14:textId="77777777" w:rsidR="00805945" w:rsidRDefault="00805945" w:rsidP="00805945">
      <w:pPr>
        <w:rPr>
          <w:noProof/>
        </w:rPr>
      </w:pPr>
    </w:p>
    <w:p w14:paraId="32FF8FCA" w14:textId="77777777" w:rsidR="00805945" w:rsidRDefault="00805945" w:rsidP="00805945">
      <w:pPr>
        <w:rPr>
          <w:noProof/>
        </w:rPr>
      </w:pPr>
      <w:r>
        <w:rPr>
          <w:noProof/>
        </w:rPr>
        <w:t>Pérez Rodríguez, Verónica</w:t>
      </w:r>
    </w:p>
    <w:p w14:paraId="113C0B7B" w14:textId="26CA5ABB" w:rsidR="00805945" w:rsidRDefault="00805945" w:rsidP="00805945">
      <w:pPr>
        <w:rPr>
          <w:noProof/>
        </w:rPr>
      </w:pPr>
      <w:r>
        <w:rPr>
          <w:noProof/>
        </w:rPr>
        <w:tab/>
        <w:t>2003</w:t>
      </w:r>
      <w:r>
        <w:rPr>
          <w:noProof/>
        </w:rPr>
        <w:tab/>
        <w:t>Household Intensification and Agrarian States: Excavation of Houses and Terraced Fields in a Mixtec Cacicazgo</w:t>
      </w:r>
      <w:r w:rsidR="00644346">
        <w:rPr>
          <w:noProof/>
        </w:rPr>
        <w:t>,</w:t>
      </w:r>
      <w:r>
        <w:rPr>
          <w:noProof/>
        </w:rPr>
        <w:t xml:space="preserve"> PhD Dissertation, Anthropology, University of Georgia, Athens.</w:t>
      </w:r>
    </w:p>
    <w:p w14:paraId="47913205" w14:textId="77777777" w:rsidR="00805945" w:rsidRDefault="00805945" w:rsidP="00805945">
      <w:pPr>
        <w:rPr>
          <w:noProof/>
        </w:rPr>
      </w:pPr>
    </w:p>
    <w:p w14:paraId="2838B678" w14:textId="77777777" w:rsidR="00805945" w:rsidRPr="00C50C21" w:rsidRDefault="00805945" w:rsidP="00805945">
      <w:pPr>
        <w:rPr>
          <w:noProof/>
          <w:lang w:val="es-MX"/>
        </w:rPr>
      </w:pPr>
      <w:r w:rsidRPr="00C50C21">
        <w:rPr>
          <w:noProof/>
          <w:lang w:val="es-MX"/>
        </w:rPr>
        <w:t>Smith, Michael E. (editor)</w:t>
      </w:r>
    </w:p>
    <w:p w14:paraId="22BCEC77" w14:textId="7D199A38" w:rsidR="00805945" w:rsidRDefault="00805945" w:rsidP="00805945">
      <w:pPr>
        <w:rPr>
          <w:noProof/>
          <w:lang w:val="es-MX"/>
        </w:rPr>
      </w:pPr>
      <w:r w:rsidRPr="00C50C21">
        <w:rPr>
          <w:noProof/>
          <w:lang w:val="es-MX"/>
        </w:rPr>
        <w:tab/>
      </w:r>
      <w:r w:rsidRPr="00805945">
        <w:rPr>
          <w:noProof/>
          <w:lang w:val="es-MX"/>
        </w:rPr>
        <w:t>2006</w:t>
      </w:r>
      <w:r w:rsidR="000635C4">
        <w:rPr>
          <w:noProof/>
          <w:lang w:val="es-MX"/>
        </w:rPr>
        <w:t>a</w:t>
      </w:r>
      <w:r w:rsidRPr="00805945">
        <w:rPr>
          <w:noProof/>
          <w:lang w:val="es-MX"/>
        </w:rPr>
        <w:tab/>
        <w:t>Artefactos domésticos de casas postclásicas en Cuexcomate y Capilco, Morelos. Report submitted to the Consejo de Arqueología, Instituto Nacional de Antropología e Historia, Mexico ( tDAR id: 379824).</w:t>
      </w:r>
    </w:p>
    <w:p w14:paraId="734A0973" w14:textId="78FB582F" w:rsidR="000635C4" w:rsidRPr="00805945" w:rsidRDefault="000635C4" w:rsidP="000635C4">
      <w:pPr>
        <w:rPr>
          <w:noProof/>
          <w:lang w:val="es-MX"/>
        </w:rPr>
      </w:pPr>
      <w:r w:rsidRPr="000635C4">
        <w:rPr>
          <w:noProof/>
          <w:lang w:val="es-MX"/>
        </w:rPr>
        <w:tab/>
        <w:t>2006</w:t>
      </w:r>
      <w:r w:rsidR="00D478AB">
        <w:rPr>
          <w:noProof/>
          <w:lang w:val="es-MX"/>
        </w:rPr>
        <w:t>b</w:t>
      </w:r>
      <w:r w:rsidRPr="000635C4">
        <w:rPr>
          <w:noProof/>
          <w:lang w:val="es-MX"/>
        </w:rPr>
        <w:tab/>
        <w:t>Excavaciones de casas postclásicas en la zona urbana de Yautepec, Morelos: informe final. 2 vols. Report submitted to the Consejo de Arqueología, Instituto Nacional de Antropología e Historia, Mexico ( tDAR id: 379831).</w:t>
      </w:r>
    </w:p>
    <w:p w14:paraId="44C86706" w14:textId="77777777" w:rsidR="00805945" w:rsidRPr="00805945" w:rsidRDefault="00805945" w:rsidP="00805945">
      <w:pPr>
        <w:rPr>
          <w:noProof/>
          <w:lang w:val="es-MX"/>
        </w:rPr>
      </w:pPr>
    </w:p>
    <w:p w14:paraId="57252A32" w14:textId="77777777" w:rsidR="00805945" w:rsidRDefault="00805945" w:rsidP="00805945">
      <w:pPr>
        <w:rPr>
          <w:noProof/>
        </w:rPr>
      </w:pPr>
      <w:r>
        <w:rPr>
          <w:noProof/>
        </w:rPr>
        <w:t>Smith, Michael E. and Kenneth G. Hirth</w:t>
      </w:r>
    </w:p>
    <w:p w14:paraId="47D091E9" w14:textId="77777777" w:rsidR="00805945" w:rsidRDefault="00805945" w:rsidP="00805945">
      <w:pPr>
        <w:rPr>
          <w:noProof/>
        </w:rPr>
      </w:pPr>
      <w:r>
        <w:rPr>
          <w:noProof/>
        </w:rPr>
        <w:tab/>
        <w:t>1988</w:t>
      </w:r>
      <w:r>
        <w:rPr>
          <w:noProof/>
        </w:rPr>
        <w:tab/>
        <w:t xml:space="preserve">The Development of Prehispanic Cotton-Spinning Technology in Western Morelos, Mexico. </w:t>
      </w:r>
      <w:r w:rsidRPr="00805945">
        <w:rPr>
          <w:i/>
          <w:noProof/>
        </w:rPr>
        <w:t>Journal of Field Archaeology</w:t>
      </w:r>
      <w:r>
        <w:rPr>
          <w:noProof/>
        </w:rPr>
        <w:t xml:space="preserve"> 15:249-358.</w:t>
      </w:r>
    </w:p>
    <w:p w14:paraId="277A7801" w14:textId="77777777" w:rsidR="00805945" w:rsidRDefault="00805945" w:rsidP="00805945">
      <w:pPr>
        <w:rPr>
          <w:noProof/>
        </w:rPr>
      </w:pPr>
    </w:p>
    <w:p w14:paraId="205A8878" w14:textId="77777777" w:rsidR="00805945" w:rsidRDefault="00805945" w:rsidP="00805945">
      <w:pPr>
        <w:rPr>
          <w:noProof/>
        </w:rPr>
      </w:pPr>
      <w:r>
        <w:rPr>
          <w:noProof/>
        </w:rPr>
        <w:t>Venter, Marcie L.</w:t>
      </w:r>
    </w:p>
    <w:p w14:paraId="4C322FB8" w14:textId="5D72FC15" w:rsidR="00805945" w:rsidRDefault="00805945" w:rsidP="00805945">
      <w:pPr>
        <w:rPr>
          <w:noProof/>
        </w:rPr>
      </w:pPr>
      <w:r>
        <w:rPr>
          <w:noProof/>
        </w:rPr>
        <w:tab/>
        <w:t>2008</w:t>
      </w:r>
      <w:r>
        <w:rPr>
          <w:noProof/>
        </w:rPr>
        <w:tab/>
        <w:t>Community Strategies in the Aztec Imperial Frontier: Perspectives from Totogal, Veracruz, Mexico</w:t>
      </w:r>
      <w:r w:rsidR="00644346">
        <w:rPr>
          <w:noProof/>
        </w:rPr>
        <w:t>, PhD</w:t>
      </w:r>
      <w:r>
        <w:rPr>
          <w:noProof/>
        </w:rPr>
        <w:t xml:space="preserve"> Dissertation, Department of Anthropology, University of Kentucky, Lexington.</w:t>
      </w:r>
    </w:p>
    <w:p w14:paraId="3C5D94AA" w14:textId="77777777" w:rsidR="00805945" w:rsidRDefault="00805945" w:rsidP="00805945">
      <w:pPr>
        <w:rPr>
          <w:noProof/>
        </w:rPr>
      </w:pPr>
    </w:p>
    <w:p w14:paraId="6D1D0A08" w14:textId="77777777" w:rsidR="00805945" w:rsidRDefault="00805945" w:rsidP="00805945">
      <w:pPr>
        <w:rPr>
          <w:noProof/>
        </w:rPr>
      </w:pPr>
      <w:r>
        <w:rPr>
          <w:noProof/>
        </w:rPr>
        <w:t>Wallrath, Matthew</w:t>
      </w:r>
    </w:p>
    <w:p w14:paraId="103C70D3" w14:textId="6294D8D4" w:rsidR="008D4941" w:rsidRPr="008D4941" w:rsidRDefault="00805945" w:rsidP="00805945">
      <w:pPr>
        <w:pStyle w:val="EndNoteBibliography"/>
      </w:pPr>
      <w:r>
        <w:tab/>
        <w:t>1967</w:t>
      </w:r>
      <w:r>
        <w:tab/>
        <w:t xml:space="preserve">Excavations in the Tehuantepec </w:t>
      </w:r>
      <w:r w:rsidR="008A4236">
        <w:t>R</w:t>
      </w:r>
      <w:r>
        <w:t xml:space="preserve">egion, Mexico. </w:t>
      </w:r>
      <w:r w:rsidRPr="00805945">
        <w:rPr>
          <w:i/>
        </w:rPr>
        <w:t>Transactions of the American Philosophical Society</w:t>
      </w:r>
      <w:r>
        <w:t xml:space="preserve"> 57(2):1-173.</w:t>
      </w:r>
      <w:r w:rsidR="00C807A5">
        <w:fldChar w:fldCharType="begin"/>
      </w:r>
      <w:r w:rsidR="00C807A5">
        <w:instrText xml:space="preserve"> ADDIN EN.REFLIST </w:instrText>
      </w:r>
      <w:r w:rsidR="00C807A5">
        <w:fldChar w:fldCharType="separate"/>
      </w:r>
    </w:p>
    <w:p w14:paraId="7B284CEB" w14:textId="77777777" w:rsidR="008D4941" w:rsidRPr="008D4941" w:rsidRDefault="008D4941" w:rsidP="008D4941">
      <w:pPr>
        <w:pStyle w:val="EndNoteBibliography"/>
      </w:pPr>
    </w:p>
    <w:p w14:paraId="21D21CE0" w14:textId="79C0F949" w:rsidR="006F07BD" w:rsidRDefault="00C807A5">
      <w:r>
        <w:fldChar w:fldCharType="end"/>
      </w:r>
    </w:p>
    <w:sectPr w:rsidR="006F07BD" w:rsidSect="006F07B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Antiquit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9wwr9r8s22v2ezda9xz5pureer9xfs5we0&quot;&gt;General-Converted-Saved&lt;record-ids&gt;&lt;item&gt;34&lt;/item&gt;&lt;item&gt;139&lt;/item&gt;&lt;item&gt;191&lt;/item&gt;&lt;item&gt;203&lt;/item&gt;&lt;item&gt;223&lt;/item&gt;&lt;item&gt;1008&lt;/item&gt;&lt;item&gt;1131&lt;/item&gt;&lt;item&gt;1471&lt;/item&gt;&lt;item&gt;1496&lt;/item&gt;&lt;item&gt;1616&lt;/item&gt;&lt;item&gt;1675&lt;/item&gt;&lt;item&gt;1865&lt;/item&gt;&lt;item&gt;1946&lt;/item&gt;&lt;item&gt;2229&lt;/item&gt;&lt;item&gt;2230&lt;/item&gt;&lt;item&gt;2270&lt;/item&gt;&lt;item&gt;2276&lt;/item&gt;&lt;item&gt;2286&lt;/item&gt;&lt;item&gt;2343&lt;/item&gt;&lt;item&gt;2348&lt;/item&gt;&lt;item&gt;2361&lt;/item&gt;&lt;item&gt;2362&lt;/item&gt;&lt;item&gt;2384&lt;/item&gt;&lt;item&gt;2387&lt;/item&gt;&lt;item&gt;2388&lt;/item&gt;&lt;item&gt;2389&lt;/item&gt;&lt;item&gt;2410&lt;/item&gt;&lt;item&gt;2421&lt;/item&gt;&lt;item&gt;2446&lt;/item&gt;&lt;item&gt;2473&lt;/item&gt;&lt;item&gt;2474&lt;/item&gt;&lt;item&gt;2475&lt;/item&gt;&lt;/record-ids&gt;&lt;/item&gt;&lt;/Libraries&gt;"/>
  </w:docVars>
  <w:rsids>
    <w:rsidRoot w:val="006F07BD"/>
    <w:rsid w:val="000635C4"/>
    <w:rsid w:val="00143079"/>
    <w:rsid w:val="0014431C"/>
    <w:rsid w:val="00263F63"/>
    <w:rsid w:val="002908AD"/>
    <w:rsid w:val="002B79D1"/>
    <w:rsid w:val="003043D4"/>
    <w:rsid w:val="003823CE"/>
    <w:rsid w:val="004A51BE"/>
    <w:rsid w:val="004E5691"/>
    <w:rsid w:val="004F105C"/>
    <w:rsid w:val="004F2B57"/>
    <w:rsid w:val="00542446"/>
    <w:rsid w:val="00575A04"/>
    <w:rsid w:val="005C5ECA"/>
    <w:rsid w:val="00644346"/>
    <w:rsid w:val="00656E3A"/>
    <w:rsid w:val="006F07BD"/>
    <w:rsid w:val="00701938"/>
    <w:rsid w:val="007F3058"/>
    <w:rsid w:val="00805945"/>
    <w:rsid w:val="00853A2C"/>
    <w:rsid w:val="00894921"/>
    <w:rsid w:val="008A4236"/>
    <w:rsid w:val="008D4941"/>
    <w:rsid w:val="00935049"/>
    <w:rsid w:val="00A17083"/>
    <w:rsid w:val="00C50C21"/>
    <w:rsid w:val="00C807A5"/>
    <w:rsid w:val="00D0367E"/>
    <w:rsid w:val="00D31771"/>
    <w:rsid w:val="00D478AB"/>
    <w:rsid w:val="00D846C9"/>
    <w:rsid w:val="00E6030B"/>
    <w:rsid w:val="00E81799"/>
    <w:rsid w:val="00F60C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5E98F0"/>
  <w15:chartTrackingRefBased/>
  <w15:docId w15:val="{C30741E0-BD4E-4914-8C10-F472C4FB39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07BD"/>
    <w:pPr>
      <w:spacing w:after="0" w:line="276" w:lineRule="auto"/>
    </w:pPr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807A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07A5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807A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07A5"/>
    <w:rPr>
      <w:rFonts w:ascii="Times New Roman" w:hAnsi="Times New Roman"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5945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94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059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59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5945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59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5945"/>
    <w:rPr>
      <w:rFonts w:ascii="Times New Roman" w:hAnsi="Times New Roman" w:cs="Times New Roman"/>
      <w:b/>
      <w:bCs/>
      <w:sz w:val="20"/>
      <w:szCs w:val="20"/>
    </w:rPr>
  </w:style>
  <w:style w:type="character" w:customStyle="1" w:styleId="titleauthoretc">
    <w:name w:val="titleauthoretc"/>
    <w:basedOn w:val="DefaultParagraphFont"/>
    <w:rsid w:val="00C50C2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2CE586-6EC6-422B-810B-6331FA0E4F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7</Pages>
  <Words>1906</Words>
  <Characters>10866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A HUSTER</dc:creator>
  <cp:keywords/>
  <dc:description/>
  <cp:lastModifiedBy>Luke R Stroth</cp:lastModifiedBy>
  <cp:revision>12</cp:revision>
  <dcterms:created xsi:type="dcterms:W3CDTF">2019-05-05T15:13:00Z</dcterms:created>
  <dcterms:modified xsi:type="dcterms:W3CDTF">2019-08-27T00:20:00Z</dcterms:modified>
</cp:coreProperties>
</file>